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2F9FA6B" w14:textId="77777777" w:rsidR="00EF7A93" w:rsidRPr="00EF7A93" w:rsidRDefault="00EF7A93" w:rsidP="001D68D2">
      <w:pPr>
        <w:spacing w:after="0" w:line="36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EF7A93">
        <w:rPr>
          <w:rFonts w:ascii="Times New Roman" w:hAnsi="Times New Roman"/>
          <w:b/>
          <w:bCs/>
          <w:sz w:val="24"/>
          <w:szCs w:val="24"/>
        </w:rPr>
        <w:t>BAB III</w:t>
      </w:r>
    </w:p>
    <w:p w14:paraId="7B08D4DA" w14:textId="77777777" w:rsidR="00EF7A93" w:rsidRDefault="00EF7A93" w:rsidP="001D68D2">
      <w:pPr>
        <w:spacing w:after="0" w:line="36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EF7A93">
        <w:rPr>
          <w:rFonts w:ascii="Times New Roman" w:hAnsi="Times New Roman"/>
          <w:b/>
          <w:bCs/>
          <w:sz w:val="24"/>
          <w:szCs w:val="24"/>
        </w:rPr>
        <w:t>METODE PENELITIAN</w:t>
      </w:r>
    </w:p>
    <w:p w14:paraId="1CDAA450" w14:textId="77777777" w:rsidR="00EF7A93" w:rsidRDefault="00EF7A93" w:rsidP="001D68D2">
      <w:pPr>
        <w:spacing w:after="0" w:line="36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0ADE40F2" w14:textId="77777777" w:rsidR="00AF2866" w:rsidRDefault="00EF7A93" w:rsidP="00AF2866">
      <w:pPr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Jenis Penelitian</w:t>
      </w:r>
    </w:p>
    <w:p w14:paraId="0B6E3A04" w14:textId="77777777" w:rsidR="00AF2866" w:rsidRPr="00AF2866" w:rsidRDefault="009132F7" w:rsidP="00D2625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>Jenis Penelitian</w:t>
      </w:r>
    </w:p>
    <w:p w14:paraId="1EB4647A" w14:textId="108DD213" w:rsidR="00907119" w:rsidRPr="00AF2866" w:rsidRDefault="00156A0F" w:rsidP="00AF2866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 xml:space="preserve">Jenis penelitian yang digunakan dalam penelitian ini adalah </w:t>
      </w:r>
      <w:r w:rsidR="00C252E1" w:rsidRPr="00AF2866">
        <w:rPr>
          <w:rFonts w:ascii="Times New Roman" w:hAnsi="Times New Roman"/>
          <w:sz w:val="24"/>
          <w:szCs w:val="24"/>
        </w:rPr>
        <w:t xml:space="preserve">penelitian survey analitik dengan pendekatan </w:t>
      </w:r>
      <w:r w:rsidR="00C252E1" w:rsidRPr="00AF2866">
        <w:rPr>
          <w:rFonts w:ascii="Times New Roman" w:hAnsi="Times New Roman"/>
          <w:i/>
          <w:iCs/>
          <w:sz w:val="24"/>
          <w:szCs w:val="24"/>
        </w:rPr>
        <w:t xml:space="preserve">cross sectional </w:t>
      </w:r>
      <w:r w:rsidR="00C252E1" w:rsidRPr="00AF2866">
        <w:rPr>
          <w:rFonts w:ascii="Times New Roman" w:hAnsi="Times New Roman"/>
          <w:sz w:val="24"/>
          <w:szCs w:val="24"/>
        </w:rPr>
        <w:t xml:space="preserve">yaitu suatu penelitian untuk mempelajari dinamika korelasi antara faktor resiko atau pengumpulan data sekaligus suatu saat. Artinya, </w:t>
      </w:r>
      <w:r w:rsidR="002A6254">
        <w:rPr>
          <w:rFonts w:ascii="Times New Roman" w:hAnsi="Times New Roman"/>
          <w:sz w:val="24"/>
          <w:szCs w:val="24"/>
        </w:rPr>
        <w:t>setiap objek hanya diteliti sekali saja. Instrumen penelitian menggunakan lembar kuisioner dan lembar observasi yang diwawancarai dan diamati kepada responden saat melakukan penelitian dilokasi</w:t>
      </w:r>
      <w:r w:rsidR="00C252E1" w:rsidRPr="00AF2866">
        <w:rPr>
          <w:rFonts w:ascii="Times New Roman" w:hAnsi="Times New Roman"/>
          <w:sz w:val="24"/>
          <w:szCs w:val="24"/>
        </w:rPr>
        <w:t>.</w:t>
      </w:r>
      <w:r w:rsidR="00705511" w:rsidRPr="00AF2866">
        <w:rPr>
          <w:rFonts w:ascii="Times New Roman" w:hAnsi="Times New Roman"/>
          <w:sz w:val="24"/>
          <w:szCs w:val="24"/>
        </w:rPr>
        <w:fldChar w:fldCharType="begin" w:fldLock="1"/>
      </w:r>
      <w:r w:rsidR="00815A2A" w:rsidRPr="00AF2866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Rahmat","given":"Nur Cahyani Amaliawati","non-dropping-particle":"","parse-names":false,"suffix":""},{"dropping-particle":"","family":"Sabilu","given":"Yusup","non-dropping-particle":"","parse-names":false,"suffix":""},{"dropping-particle":"","family":"Suhadi","given":"","non-dropping-particle":"","parse-names":false,"suffix":""}],"id":"ITEM-1","issue":"1","issued":{"date-parts":[["2018"]]},"page":"1-7","title":"Faktor-Faktor Yang Berhubungan Dengan Partisipasi Pedagang Dalam Pengelolaan sampah Di Pasar Sentral Laino Raha Kabupaten Muna","type":"article-journal","volume":"4"},"uris":["http://www.mendeley.com/documents/?uuid=0f1adc06-adf0-4088-be86-e85852df0fb6"]}],"mendeley":{"formattedCitation":"(Rahmat et al., 2018)","plainTextFormattedCitation":"(Rahmat et al., 2018)","previouslyFormattedCitation":"(Rahmat et al., 2018)"},"properties":{"noteIndex":0},"schema":"https://github.com/citation-style-language/schema/raw/master/csl-citation.json"}</w:instrText>
      </w:r>
      <w:r w:rsidR="00705511" w:rsidRPr="00AF2866">
        <w:rPr>
          <w:rFonts w:ascii="Times New Roman" w:hAnsi="Times New Roman"/>
          <w:sz w:val="24"/>
          <w:szCs w:val="24"/>
        </w:rPr>
        <w:fldChar w:fldCharType="separate"/>
      </w:r>
      <w:r w:rsidR="00C252E1" w:rsidRPr="00AF2866">
        <w:rPr>
          <w:rFonts w:ascii="Times New Roman" w:hAnsi="Times New Roman"/>
          <w:noProof/>
          <w:sz w:val="24"/>
          <w:szCs w:val="24"/>
        </w:rPr>
        <w:t>(Rahmat et al., 2018)</w:t>
      </w:r>
      <w:r w:rsidR="00705511" w:rsidRPr="00AF2866">
        <w:rPr>
          <w:rFonts w:ascii="Times New Roman" w:hAnsi="Times New Roman"/>
          <w:sz w:val="24"/>
          <w:szCs w:val="24"/>
        </w:rPr>
        <w:fldChar w:fldCharType="end"/>
      </w:r>
    </w:p>
    <w:p w14:paraId="097F5891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757567A6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34163541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5305D275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2167B629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22C40CB3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562805A5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586D63E1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779D9FE0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750B5F37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5050B126" w14:textId="77777777" w:rsidR="001D68D2" w:rsidRDefault="001D68D2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42A8D57F" w14:textId="77777777" w:rsidR="001D68D2" w:rsidRDefault="001D68D2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6213490B" w14:textId="77777777" w:rsidR="001D68D2" w:rsidRDefault="001D68D2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18E61805" w14:textId="77777777" w:rsidR="001D68D2" w:rsidRDefault="001D68D2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4E34364E" w14:textId="77777777" w:rsidR="001D68D2" w:rsidRDefault="001D68D2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44143AE8" w14:textId="77777777" w:rsidR="001D68D2" w:rsidRDefault="001D68D2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5724B7B0" w14:textId="77777777" w:rsidR="001D74BA" w:rsidRDefault="001D74BA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75651177" w14:textId="415BF133" w:rsidR="002A6254" w:rsidRDefault="002A6254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7F410BD0" w14:textId="77777777" w:rsidR="002A6254" w:rsidRPr="009132F7" w:rsidRDefault="002A6254" w:rsidP="001D68D2">
      <w:pPr>
        <w:spacing w:after="0" w:line="360" w:lineRule="auto"/>
        <w:ind w:left="1080" w:firstLine="360"/>
        <w:jc w:val="both"/>
        <w:rPr>
          <w:rFonts w:ascii="Times New Roman" w:hAnsi="Times New Roman"/>
          <w:sz w:val="24"/>
          <w:szCs w:val="24"/>
        </w:rPr>
      </w:pPr>
    </w:p>
    <w:p w14:paraId="5B927F2B" w14:textId="77777777" w:rsidR="009132F7" w:rsidRPr="00AF2866" w:rsidRDefault="009132F7" w:rsidP="00D2625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lastRenderedPageBreak/>
        <w:t>Alur Penelitian</w:t>
      </w:r>
    </w:p>
    <w:p w14:paraId="1E2588B0" w14:textId="77777777" w:rsidR="009132F7" w:rsidRDefault="00B72FDC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en-US"/>
        </w:rPr>
        <w:pict w14:anchorId="33FDFD11">
          <v:group id="Group 17" o:spid="_x0000_s1026" style="position:absolute;left:0;text-align:left;margin-left:42.3pt;margin-top:2.7pt;width:351.7pt;height:556.95pt;z-index:251666432;mso-height-relative:margin" coordorigin=",-425" coordsize="44669,707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">
            <v:rect id="Rectangle 3" o:spid="_x0000_s1027" style="position:absolute;left:136;width:18193;height:1801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" fillcolor="white [3201]" strokecolor="black [3200]" strokeweight="1pt">
              <v:textbox style="mso-next-textbox:#Rectangle 3">
                <w:txbxContent>
                  <w:p w14:paraId="7885290C" w14:textId="77777777" w:rsidR="00907119" w:rsidRPr="00907119" w:rsidRDefault="00907119" w:rsidP="00907119">
                    <w:pPr>
                      <w:jc w:val="center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 w:rsidRPr="00907119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Variabel Penelitia</w:t>
                    </w:r>
                    <w:r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n</w:t>
                    </w:r>
                  </w:p>
                  <w:p w14:paraId="2784BBFB" w14:textId="77777777" w:rsidR="00907119" w:rsidRPr="00907119" w:rsidRDefault="00964469" w:rsidP="00964469">
                    <w:pPr>
                      <w:spacing w:line="360" w:lineRule="auto"/>
                      <w:jc w:val="both"/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sz w:val="24"/>
                        <w:szCs w:val="24"/>
                      </w:rPr>
                      <w:t>Perilaku pe</w:t>
                    </w:r>
                    <w:r w:rsidR="00A207E9">
                      <w:rPr>
                        <w:rFonts w:ascii="Times New Roman" w:hAnsi="Times New Roman"/>
                        <w:sz w:val="24"/>
                        <w:szCs w:val="24"/>
                      </w:rPr>
                      <w:t>ngelola</w:t>
                    </w:r>
                    <w:r>
                      <w:rPr>
                        <w:rFonts w:ascii="Times New Roman" w:hAnsi="Times New Roman"/>
                        <w:sz w:val="24"/>
                        <w:szCs w:val="24"/>
                      </w:rPr>
                      <w:t xml:space="preserve"> kebersihan dan pedagang pasar </w:t>
                    </w:r>
                    <w:r w:rsidR="00907119" w:rsidRPr="00907119">
                      <w:rPr>
                        <w:rFonts w:ascii="Times New Roman" w:hAnsi="Times New Roman"/>
                        <w:sz w:val="24"/>
                        <w:szCs w:val="24"/>
                      </w:rPr>
                      <w:t>:</w:t>
                    </w:r>
                  </w:p>
                  <w:p w14:paraId="2A2C4C8C" w14:textId="77777777" w:rsidR="00907119" w:rsidRPr="00907119" w:rsidRDefault="00907119" w:rsidP="00D2625C">
                    <w:pPr>
                      <w:pStyle w:val="ListParagraph"/>
                      <w:numPr>
                        <w:ilvl w:val="0"/>
                        <w:numId w:val="2"/>
                      </w:numPr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907119">
                      <w:rPr>
                        <w:rFonts w:ascii="Times New Roman" w:hAnsi="Times New Roman"/>
                        <w:sz w:val="24"/>
                        <w:szCs w:val="24"/>
                      </w:rPr>
                      <w:t>Pengetahuan</w:t>
                    </w:r>
                  </w:p>
                  <w:p w14:paraId="008171D4" w14:textId="77777777" w:rsidR="00907119" w:rsidRPr="00907119" w:rsidRDefault="00907119" w:rsidP="00D2625C">
                    <w:pPr>
                      <w:pStyle w:val="ListParagraph"/>
                      <w:numPr>
                        <w:ilvl w:val="0"/>
                        <w:numId w:val="2"/>
                      </w:numPr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907119">
                      <w:rPr>
                        <w:rFonts w:ascii="Times New Roman" w:hAnsi="Times New Roman"/>
                        <w:sz w:val="24"/>
                        <w:szCs w:val="24"/>
                      </w:rPr>
                      <w:t>Tindakan</w:t>
                    </w:r>
                  </w:p>
                </w:txbxContent>
              </v:textbox>
            </v:rect>
            <v:rect id="Rectangle 6" o:spid="_x0000_s1028" style="position:absolute;left:26338;top:-425;width:18192;height:979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" fillcolor="white [3201]" strokecolor="black [3200]" strokeweight="1pt">
              <v:textbox style="mso-next-textbox:#Rectangle 6">
                <w:txbxContent>
                  <w:p w14:paraId="565764C7" w14:textId="77777777" w:rsidR="00907119" w:rsidRPr="00907119" w:rsidRDefault="00907119" w:rsidP="00907119">
                    <w:pPr>
                      <w:jc w:val="center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 w:rsidRPr="00907119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Pengambilan Sampel</w:t>
                    </w:r>
                  </w:p>
                  <w:p w14:paraId="71C205A2" w14:textId="654ABD7E" w:rsidR="00907119" w:rsidRPr="0081112E" w:rsidRDefault="00907119" w:rsidP="00907119">
                    <w:pPr>
                      <w:jc w:val="both"/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</w:pPr>
                    <w:r w:rsidRPr="00907119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 xml:space="preserve">Probability </w:t>
                    </w:r>
                    <w:r w:rsidR="0081112E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>S</w:t>
                    </w:r>
                    <w:r w:rsidRPr="00907119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>ampling</w:t>
                    </w:r>
                    <w:r w:rsidRPr="00907119">
                      <w:rPr>
                        <w:rFonts w:ascii="Times New Roman" w:hAnsi="Times New Roman"/>
                        <w:sz w:val="24"/>
                        <w:szCs w:val="24"/>
                      </w:rPr>
                      <w:t xml:space="preserve"> jenis </w:t>
                    </w:r>
                    <w:r w:rsidR="00727591" w:rsidRPr="00727591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>St</w:t>
                    </w:r>
                    <w:r w:rsidR="00727591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>r</w:t>
                    </w:r>
                    <w:r w:rsidR="00727591" w:rsidRPr="00727591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>atified</w:t>
                    </w:r>
                    <w:r w:rsidR="005D4AD4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 xml:space="preserve"> </w:t>
                    </w:r>
                    <w:r w:rsidR="0081112E">
                      <w:rPr>
                        <w:rFonts w:ascii="Times New Roman" w:hAnsi="Times New Roman"/>
                        <w:i/>
                        <w:iCs/>
                        <w:sz w:val="24"/>
                        <w:szCs w:val="24"/>
                      </w:rPr>
                      <w:t>Random Sampling</w:t>
                    </w:r>
                  </w:p>
                </w:txbxContent>
              </v:textbox>
            </v:re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Straight Arrow Connector 9" o:spid="_x0000_s1029" type="#_x0000_t32" style="position:absolute;left:18833;top:4310;width:7335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" strokecolor="black [3200]" strokeweight=".5pt">
              <v:stroke endarrow="block" joinstyle="miter"/>
            </v:shape>
            <v:shape id="Straight Arrow Connector 11" o:spid="_x0000_s1030" type="#_x0000_t32" style="position:absolute;left:35154;top:9689;width:0;height:171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" strokecolor="black [3200]" strokeweight=".5pt">
              <v:stroke endarrow="block" joinstyle="miter"/>
            </v:shape>
            <v:rect id="Rectangle 5" o:spid="_x0000_s1031" style="position:absolute;left:26476;top:11327;width:18193;height:1666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" fillcolor="white [3201]" strokecolor="black [3200]" strokeweight="1pt">
              <v:textbox style="mso-next-textbox:#Rectangle 5">
                <w:txbxContent>
                  <w:p w14:paraId="4A64203F" w14:textId="77777777" w:rsidR="00907119" w:rsidRPr="001D74BA" w:rsidRDefault="00907119" w:rsidP="00907119">
                    <w:pPr>
                      <w:jc w:val="center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Metode Pengambilan Data :</w:t>
                    </w:r>
                  </w:p>
                  <w:p w14:paraId="7E35EB8C" w14:textId="77777777" w:rsidR="00907119" w:rsidRPr="001D74BA" w:rsidRDefault="001D74BA" w:rsidP="00D2625C">
                    <w:pPr>
                      <w:pStyle w:val="ListParagraph"/>
                      <w:numPr>
                        <w:ilvl w:val="0"/>
                        <w:numId w:val="3"/>
                      </w:numPr>
                      <w:jc w:val="both"/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sz w:val="24"/>
                        <w:szCs w:val="24"/>
                      </w:rPr>
                      <w:t>Observasi</w:t>
                    </w:r>
                  </w:p>
                  <w:p w14:paraId="759A51D1" w14:textId="77777777" w:rsidR="001D74BA" w:rsidRPr="00F253B3" w:rsidRDefault="001D74BA" w:rsidP="00D2625C">
                    <w:pPr>
                      <w:pStyle w:val="ListParagraph"/>
                      <w:numPr>
                        <w:ilvl w:val="0"/>
                        <w:numId w:val="3"/>
                      </w:numPr>
                      <w:jc w:val="both"/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sz w:val="24"/>
                        <w:szCs w:val="24"/>
                      </w:rPr>
                      <w:t>Wawancara</w:t>
                    </w:r>
                  </w:p>
                  <w:p w14:paraId="3C41B7C9" w14:textId="77777777" w:rsidR="001D74BA" w:rsidRPr="001D74BA" w:rsidRDefault="001D74BA" w:rsidP="00D2625C">
                    <w:pPr>
                      <w:pStyle w:val="ListParagraph"/>
                      <w:numPr>
                        <w:ilvl w:val="0"/>
                        <w:numId w:val="3"/>
                      </w:numPr>
                      <w:jc w:val="both"/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sz w:val="24"/>
                        <w:szCs w:val="24"/>
                      </w:rPr>
                      <w:t>Dokumentasi</w:t>
                    </w:r>
                  </w:p>
                </w:txbxContent>
              </v:textbox>
            </v:rect>
            <v:rect id="Rectangle 8" o:spid="_x0000_s1032" style="position:absolute;left:26886;top:30298;width:17430;height:227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" fillcolor="white [3201]" strokecolor="black [3200]" strokeweight="1pt">
              <v:textbox style="mso-next-textbox:#Rectangle 8">
                <w:txbxContent>
                  <w:p w14:paraId="373C515F" w14:textId="77777777" w:rsidR="001D74BA" w:rsidRDefault="001D74BA" w:rsidP="001D74BA">
                    <w:pPr>
                      <w:jc w:val="center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Pengolahan Data</w:t>
                    </w:r>
                  </w:p>
                  <w:p w14:paraId="200A7544" w14:textId="77777777" w:rsidR="008E0CB3" w:rsidRPr="008E0CB3" w:rsidRDefault="008E0CB3" w:rsidP="00D2625C">
                    <w:pPr>
                      <w:pStyle w:val="ListParagraph"/>
                      <w:numPr>
                        <w:ilvl w:val="0"/>
                        <w:numId w:val="12"/>
                      </w:numPr>
                      <w:ind w:left="284" w:hanging="284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Pengolahan Data</w:t>
                    </w:r>
                  </w:p>
                  <w:p w14:paraId="4C417DAE" w14:textId="77777777" w:rsidR="00051FF0" w:rsidRPr="00051FF0" w:rsidRDefault="00051FF0" w:rsidP="00D2625C">
                    <w:pPr>
                      <w:pStyle w:val="ListParagraph"/>
                      <w:numPr>
                        <w:ilvl w:val="0"/>
                        <w:numId w:val="6"/>
                      </w:numPr>
                      <w:ind w:left="709"/>
                      <w:jc w:val="both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sz w:val="24"/>
                        <w:szCs w:val="24"/>
                      </w:rPr>
                      <w:t>Editing</w:t>
                    </w:r>
                  </w:p>
                  <w:p w14:paraId="077F5D19" w14:textId="77777777" w:rsidR="00051FF0" w:rsidRPr="00051FF0" w:rsidRDefault="00051FF0" w:rsidP="00D2625C">
                    <w:pPr>
                      <w:pStyle w:val="ListParagraph"/>
                      <w:numPr>
                        <w:ilvl w:val="0"/>
                        <w:numId w:val="6"/>
                      </w:numPr>
                      <w:ind w:left="709"/>
                      <w:jc w:val="both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sz w:val="24"/>
                        <w:szCs w:val="24"/>
                      </w:rPr>
                      <w:t>Coding</w:t>
                    </w:r>
                  </w:p>
                  <w:p w14:paraId="3C23363D" w14:textId="77777777" w:rsidR="00051FF0" w:rsidRPr="00051FF0" w:rsidRDefault="00051FF0" w:rsidP="00D2625C">
                    <w:pPr>
                      <w:pStyle w:val="ListParagraph"/>
                      <w:numPr>
                        <w:ilvl w:val="0"/>
                        <w:numId w:val="6"/>
                      </w:numPr>
                      <w:ind w:left="709"/>
                      <w:jc w:val="both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sz w:val="24"/>
                        <w:szCs w:val="24"/>
                      </w:rPr>
                      <w:t>Melakukan Penilaian</w:t>
                    </w:r>
                  </w:p>
                  <w:p w14:paraId="2DE497CE" w14:textId="77777777" w:rsidR="00051FF0" w:rsidRPr="008E0CB3" w:rsidRDefault="00051FF0" w:rsidP="00D2625C">
                    <w:pPr>
                      <w:pStyle w:val="ListParagraph"/>
                      <w:numPr>
                        <w:ilvl w:val="0"/>
                        <w:numId w:val="6"/>
                      </w:numPr>
                      <w:ind w:left="709"/>
                      <w:jc w:val="both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sz w:val="24"/>
                        <w:szCs w:val="24"/>
                      </w:rPr>
                      <w:t>Tabulating</w:t>
                    </w:r>
                  </w:p>
                  <w:p w14:paraId="35A084EA" w14:textId="77777777" w:rsidR="008E0CB3" w:rsidRPr="008E0CB3" w:rsidRDefault="008E0CB3" w:rsidP="00D2625C">
                    <w:pPr>
                      <w:pStyle w:val="ListParagraph"/>
                      <w:numPr>
                        <w:ilvl w:val="0"/>
                        <w:numId w:val="12"/>
                      </w:numPr>
                      <w:ind w:left="426"/>
                      <w:jc w:val="both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Analisi</w:t>
                    </w:r>
                    <w:r w:rsidR="00D97304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s</w:t>
                    </w:r>
                    <w:r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 xml:space="preserve"> Data</w:t>
                    </w:r>
                  </w:p>
                </w:txbxContent>
              </v:textbox>
            </v:rect>
            <v:shape id="Straight Arrow Connector 13" o:spid="_x0000_s1033" type="#_x0000_t32" style="position:absolute;left:35836;top:28523;width:0;height:171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" strokecolor="windowText" strokeweight=".5pt">
              <v:stroke endarrow="block" joinstyle="miter"/>
            </v:shape>
            <v:shape id="Straight Arrow Connector 12" o:spid="_x0000_s1034" type="#_x0000_t32" style="position:absolute;left:35427;top:53089;width:0;height:171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" strokecolor="windowText" strokeweight=".5pt">
              <v:stroke endarrow="block" joinstyle="miter"/>
            </v:shape>
            <v:rect id="Rectangle 4" o:spid="_x0000_s1035" style="position:absolute;left:26476;top:55546;width:18193;height:122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" fillcolor="white [3201]" strokecolor="black [3200]" strokeweight="1pt">
              <v:textbox style="mso-next-textbox:#Rectangle 4">
                <w:txbxContent>
                  <w:p w14:paraId="30D2BC3F" w14:textId="77777777" w:rsidR="001D74BA" w:rsidRPr="001D74BA" w:rsidRDefault="001D74BA" w:rsidP="001D74BA">
                    <w:pPr>
                      <w:jc w:val="center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Analisis Tabel :</w:t>
                    </w:r>
                  </w:p>
                  <w:p w14:paraId="1F8C8E09" w14:textId="77777777" w:rsidR="001D74BA" w:rsidRPr="001D74BA" w:rsidRDefault="001D74BA" w:rsidP="00D2625C">
                    <w:pPr>
                      <w:pStyle w:val="ListParagraph"/>
                      <w:numPr>
                        <w:ilvl w:val="0"/>
                        <w:numId w:val="4"/>
                      </w:numPr>
                      <w:jc w:val="both"/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sz w:val="24"/>
                        <w:szCs w:val="24"/>
                      </w:rPr>
                      <w:t>Baik</w:t>
                    </w:r>
                  </w:p>
                  <w:p w14:paraId="6E31BE3E" w14:textId="77777777" w:rsidR="001D74BA" w:rsidRPr="001D74BA" w:rsidRDefault="001D74BA" w:rsidP="00D2625C">
                    <w:pPr>
                      <w:pStyle w:val="ListParagraph"/>
                      <w:numPr>
                        <w:ilvl w:val="0"/>
                        <w:numId w:val="4"/>
                      </w:numPr>
                      <w:jc w:val="both"/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sz w:val="24"/>
                        <w:szCs w:val="24"/>
                      </w:rPr>
                      <w:t>Cukup</w:t>
                    </w:r>
                  </w:p>
                  <w:p w14:paraId="055C3B9A" w14:textId="77777777" w:rsidR="001D74BA" w:rsidRPr="001D74BA" w:rsidRDefault="001D74BA" w:rsidP="00D2625C">
                    <w:pPr>
                      <w:pStyle w:val="ListParagraph"/>
                      <w:numPr>
                        <w:ilvl w:val="0"/>
                        <w:numId w:val="4"/>
                      </w:numPr>
                      <w:jc w:val="both"/>
                      <w:rPr>
                        <w:rFonts w:ascii="Times New Roman" w:hAnsi="Times New Roman"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sz w:val="24"/>
                        <w:szCs w:val="24"/>
                      </w:rPr>
                      <w:t>Kurang</w:t>
                    </w:r>
                  </w:p>
                </w:txbxContent>
              </v:textbox>
            </v:rect>
            <v:rect id="Rectangle 7" o:spid="_x0000_s1036" style="position:absolute;left:136;top:59367;width:17431;height:304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" fillcolor="white [3201]" strokecolor="black [3200]" strokeweight="1pt">
              <v:textbox style="mso-next-textbox:#Rectangle 7">
                <w:txbxContent>
                  <w:p w14:paraId="16217B9F" w14:textId="77777777" w:rsidR="001D74BA" w:rsidRPr="001D74BA" w:rsidRDefault="001D74BA" w:rsidP="001D74BA">
                    <w:pPr>
                      <w:jc w:val="center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 w:rsidRPr="001D74BA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Pe</w:t>
                    </w:r>
                    <w:r w:rsidR="00051FF0"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mbahasan</w:t>
                    </w:r>
                  </w:p>
                </w:txbxContent>
              </v:textbox>
            </v:rect>
            <v:shape id="Straight Arrow Connector 14" o:spid="_x0000_s1037" type="#_x0000_t32" style="position:absolute;left:18123;top:60948;width:7620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" strokecolor="black [3200]" strokeweight=".5pt">
              <v:stroke endarrow="block" joinstyle="miter"/>
            </v:shape>
            <v:shape id="Straight Arrow Connector 15" o:spid="_x0000_s1038" type="#_x0000_t32" style="position:absolute;left:8814;top:62779;width:0;height:276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" strokecolor="black [3200]" strokeweight=".5pt">
              <v:stroke endarrow="block" joinstyle="miter"/>
            </v:shape>
            <v:rect id="Rectangle 10" o:spid="_x0000_s1039" style="position:absolute;top:65645;width:17430;height:466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" fillcolor="window" strokecolor="windowText" strokeweight="1pt">
              <v:textbox style="mso-next-textbox:#Rectangle 10">
                <w:txbxContent>
                  <w:p w14:paraId="3F8C1EB2" w14:textId="77777777" w:rsidR="00051FF0" w:rsidRPr="001D74BA" w:rsidRDefault="00051FF0" w:rsidP="00051FF0">
                    <w:pPr>
                      <w:jc w:val="center"/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/>
                        <w:b/>
                        <w:bCs/>
                        <w:sz w:val="24"/>
                        <w:szCs w:val="24"/>
                      </w:rPr>
                      <w:t>Kesimpulan dan Rekomendasi</w:t>
                    </w:r>
                  </w:p>
                </w:txbxContent>
              </v:textbox>
            </v:rect>
          </v:group>
        </w:pict>
      </w:r>
    </w:p>
    <w:p w14:paraId="20F98947" w14:textId="77777777" w:rsidR="00907119" w:rsidRDefault="00907119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20142B42" w14:textId="77777777" w:rsidR="00907119" w:rsidRDefault="00907119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40CC3AE0" w14:textId="77777777" w:rsidR="00907119" w:rsidRDefault="00907119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75FB6A2E" w14:textId="77777777" w:rsidR="00907119" w:rsidRDefault="00907119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49255980" w14:textId="77777777" w:rsidR="00907119" w:rsidRDefault="00907119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38E767D4" w14:textId="77777777" w:rsidR="00907119" w:rsidRDefault="00907119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2087122D" w14:textId="77777777" w:rsidR="00907119" w:rsidRDefault="00907119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78D0F9DF" w14:textId="77777777" w:rsidR="009132F7" w:rsidRDefault="009132F7" w:rsidP="001D68D2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040EE2B1" w14:textId="77777777" w:rsidR="009132F7" w:rsidRPr="00C252E1" w:rsidRDefault="009132F7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4A1B4B62" w14:textId="77777777" w:rsidR="00907119" w:rsidRDefault="00907119" w:rsidP="001D68D2">
      <w:pPr>
        <w:spacing w:after="0" w:line="360" w:lineRule="auto"/>
        <w:ind w:left="72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427D974" w14:textId="77777777" w:rsidR="00907119" w:rsidRDefault="00907119" w:rsidP="001D68D2">
      <w:pPr>
        <w:spacing w:after="0" w:line="360" w:lineRule="auto"/>
        <w:ind w:left="72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7CDEB5D" w14:textId="77777777" w:rsidR="00907119" w:rsidRDefault="00907119" w:rsidP="001D68D2">
      <w:pPr>
        <w:spacing w:after="0" w:line="360" w:lineRule="auto"/>
        <w:ind w:left="72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1CB3FC8" w14:textId="77777777" w:rsidR="00907119" w:rsidRDefault="00907119" w:rsidP="001D68D2">
      <w:pPr>
        <w:spacing w:after="0" w:line="360" w:lineRule="auto"/>
        <w:ind w:left="72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D5A8BD6" w14:textId="77777777" w:rsidR="00051FF0" w:rsidRDefault="00051FF0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55B362B6" w14:textId="77777777" w:rsidR="00051FF0" w:rsidRDefault="00051FF0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5DDED561" w14:textId="77777777" w:rsidR="00051FF0" w:rsidRDefault="00051FF0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48ACCE58" w14:textId="77777777" w:rsidR="00051FF0" w:rsidRDefault="00051FF0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2874D339" w14:textId="77777777" w:rsidR="00051FF0" w:rsidRDefault="00051FF0" w:rsidP="001D68D2">
      <w:pPr>
        <w:spacing w:after="0" w:line="360" w:lineRule="auto"/>
        <w:rPr>
          <w:rFonts w:ascii="Times New Roman" w:hAnsi="Times New Roman"/>
          <w:i/>
          <w:iCs/>
          <w:sz w:val="24"/>
          <w:szCs w:val="24"/>
        </w:rPr>
      </w:pPr>
    </w:p>
    <w:p w14:paraId="24D7EF9A" w14:textId="77777777" w:rsidR="008E0CB3" w:rsidRDefault="008E0CB3" w:rsidP="001D68D2">
      <w:pPr>
        <w:spacing w:after="0" w:line="360" w:lineRule="auto"/>
        <w:rPr>
          <w:rFonts w:ascii="Times New Roman" w:hAnsi="Times New Roman"/>
          <w:i/>
          <w:iCs/>
          <w:sz w:val="24"/>
          <w:szCs w:val="24"/>
        </w:rPr>
      </w:pPr>
    </w:p>
    <w:p w14:paraId="0B0F9BC6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70D7B093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1D9DF9B4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5081436F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0A04D963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77145931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62AEAFC6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629A2C40" w14:textId="77777777" w:rsidR="001D68D2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4FA06D9D" w14:textId="77777777" w:rsidR="00907119" w:rsidRDefault="001D74BA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Gambar </w:t>
      </w:r>
      <w:r w:rsidR="00D114A9">
        <w:rPr>
          <w:rFonts w:ascii="Times New Roman" w:hAnsi="Times New Roman"/>
          <w:i/>
          <w:iCs/>
          <w:sz w:val="24"/>
          <w:szCs w:val="24"/>
        </w:rPr>
        <w:t>3</w:t>
      </w:r>
      <w:r>
        <w:rPr>
          <w:rFonts w:ascii="Times New Roman" w:hAnsi="Times New Roman"/>
          <w:i/>
          <w:iCs/>
          <w:sz w:val="24"/>
          <w:szCs w:val="24"/>
        </w:rPr>
        <w:t>.1 Alur Penelitian</w:t>
      </w:r>
    </w:p>
    <w:p w14:paraId="5899FC1F" w14:textId="77777777" w:rsidR="001D68D2" w:rsidRPr="00964469" w:rsidRDefault="001D68D2" w:rsidP="001D68D2">
      <w:pPr>
        <w:spacing w:after="0" w:line="360" w:lineRule="auto"/>
        <w:ind w:left="720"/>
        <w:jc w:val="center"/>
        <w:rPr>
          <w:rFonts w:ascii="Times New Roman" w:hAnsi="Times New Roman"/>
          <w:i/>
          <w:iCs/>
          <w:sz w:val="24"/>
          <w:szCs w:val="24"/>
        </w:rPr>
      </w:pPr>
    </w:p>
    <w:p w14:paraId="266A142B" w14:textId="77777777" w:rsidR="00AF2866" w:rsidRDefault="00EF7A93" w:rsidP="00AF2866">
      <w:pPr>
        <w:pStyle w:val="ListParagraph"/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b/>
          <w:bCs/>
          <w:sz w:val="24"/>
          <w:szCs w:val="24"/>
        </w:rPr>
        <w:lastRenderedPageBreak/>
        <w:t>Lokasi dan Waktu Penelitian</w:t>
      </w:r>
    </w:p>
    <w:p w14:paraId="4E948678" w14:textId="77777777" w:rsidR="00AF2866" w:rsidRPr="00AF2866" w:rsidRDefault="009132F7" w:rsidP="00D2625C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>Lokasi Penelitian</w:t>
      </w:r>
    </w:p>
    <w:p w14:paraId="32F7830F" w14:textId="77777777" w:rsidR="009132F7" w:rsidRPr="00AF2866" w:rsidRDefault="009132F7" w:rsidP="00AF2866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>Lokasi Penelitian dilakukan di Pasar Bangilan</w:t>
      </w:r>
      <w:r w:rsidR="00C10A2E" w:rsidRPr="00AF2866">
        <w:rPr>
          <w:rFonts w:ascii="Times New Roman" w:hAnsi="Times New Roman"/>
          <w:sz w:val="24"/>
          <w:szCs w:val="24"/>
        </w:rPr>
        <w:t>, Desa Bangilan, Kecamatan Bangilan,</w:t>
      </w:r>
      <w:r w:rsidRPr="00AF2866">
        <w:rPr>
          <w:rFonts w:ascii="Times New Roman" w:hAnsi="Times New Roman"/>
          <w:sz w:val="24"/>
          <w:szCs w:val="24"/>
        </w:rPr>
        <w:t xml:space="preserve"> Kabupaten Tuban.</w:t>
      </w:r>
    </w:p>
    <w:p w14:paraId="5C6BABA4" w14:textId="77777777" w:rsidR="00AF2866" w:rsidRDefault="009132F7" w:rsidP="00D2625C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>Waktu Penelitian</w:t>
      </w:r>
    </w:p>
    <w:p w14:paraId="29A4A093" w14:textId="77777777" w:rsidR="009132F7" w:rsidRDefault="009132F7" w:rsidP="00AF2866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 xml:space="preserve">Penelitian dilaksanakan mulai Februari s/d </w:t>
      </w:r>
      <w:r w:rsidR="0057697E" w:rsidRPr="00AF2866">
        <w:rPr>
          <w:rFonts w:ascii="Times New Roman" w:hAnsi="Times New Roman"/>
          <w:sz w:val="24"/>
          <w:szCs w:val="24"/>
        </w:rPr>
        <w:t>M</w:t>
      </w:r>
      <w:r w:rsidR="00CF1994" w:rsidRPr="00AF2866">
        <w:rPr>
          <w:rFonts w:ascii="Times New Roman" w:hAnsi="Times New Roman"/>
          <w:sz w:val="24"/>
          <w:szCs w:val="24"/>
        </w:rPr>
        <w:t>aret</w:t>
      </w:r>
      <w:r w:rsidRPr="00AF2866">
        <w:rPr>
          <w:rFonts w:ascii="Times New Roman" w:hAnsi="Times New Roman"/>
          <w:sz w:val="24"/>
          <w:szCs w:val="24"/>
        </w:rPr>
        <w:t xml:space="preserve"> 202</w:t>
      </w:r>
      <w:r w:rsidR="0057697E" w:rsidRPr="00AF2866">
        <w:rPr>
          <w:rFonts w:ascii="Times New Roman" w:hAnsi="Times New Roman"/>
          <w:sz w:val="24"/>
          <w:szCs w:val="24"/>
        </w:rPr>
        <w:t>1</w:t>
      </w:r>
    </w:p>
    <w:p w14:paraId="2BB0F3C1" w14:textId="77777777" w:rsidR="00AF2866" w:rsidRPr="00AF2866" w:rsidRDefault="00AF2866" w:rsidP="00AF2866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sz w:val="24"/>
          <w:szCs w:val="24"/>
        </w:rPr>
      </w:pPr>
    </w:p>
    <w:p w14:paraId="3E841079" w14:textId="77777777" w:rsidR="00AF2866" w:rsidRDefault="00EF7A93" w:rsidP="00AF2866">
      <w:pPr>
        <w:pStyle w:val="ListParagraph"/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b/>
          <w:bCs/>
          <w:sz w:val="24"/>
          <w:szCs w:val="24"/>
        </w:rPr>
        <w:t xml:space="preserve">Populasi, Sampel Penelitian, dan </w:t>
      </w:r>
      <w:r w:rsidR="00DF0D4B" w:rsidRPr="00AF2866">
        <w:rPr>
          <w:rFonts w:ascii="Times New Roman" w:hAnsi="Times New Roman"/>
          <w:b/>
          <w:bCs/>
          <w:sz w:val="24"/>
          <w:szCs w:val="24"/>
        </w:rPr>
        <w:t>Besar</w:t>
      </w:r>
      <w:r w:rsidRPr="00AF2866">
        <w:rPr>
          <w:rFonts w:ascii="Times New Roman" w:hAnsi="Times New Roman"/>
          <w:b/>
          <w:bCs/>
          <w:sz w:val="24"/>
          <w:szCs w:val="24"/>
        </w:rPr>
        <w:t xml:space="preserve"> Sampel</w:t>
      </w:r>
    </w:p>
    <w:p w14:paraId="69F600CD" w14:textId="77777777" w:rsidR="004C5C3D" w:rsidRPr="00AF2866" w:rsidRDefault="004C5C3D" w:rsidP="004C5C3D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Populasi</w:t>
      </w:r>
    </w:p>
    <w:p w14:paraId="1D89B515" w14:textId="77777777" w:rsidR="004C5C3D" w:rsidRPr="00AF2866" w:rsidRDefault="004C5C3D" w:rsidP="004C5C3D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b/>
          <w:bCs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 xml:space="preserve">Jumlah pengelola pasar dan pedagang di Pasar Bangilan Kabupaten Tuban sebanyak 5 pengelola kebersihan dan </w:t>
      </w:r>
      <w:r>
        <w:rPr>
          <w:rFonts w:ascii="Times New Roman" w:hAnsi="Times New Roman"/>
          <w:color w:val="000000"/>
          <w:sz w:val="24"/>
          <w:szCs w:val="24"/>
        </w:rPr>
        <w:t>144</w:t>
      </w:r>
      <w:r w:rsidRPr="006164BB">
        <w:rPr>
          <w:rFonts w:ascii="Times New Roman" w:hAnsi="Times New Roman"/>
          <w:color w:val="000000"/>
          <w:sz w:val="24"/>
          <w:szCs w:val="24"/>
        </w:rPr>
        <w:t xml:space="preserve"> pedagang. Sampel diambil pada pengelola kebersihan dan pedagang (daging, sayuran, dan makanan/jajanan) dengan alasan bahwa lokasi kios/los pada pedagang tersebut cenderung banyak menghasilkan sampah dengan kondisi lingkungan kios/los yang memungkinkan menimbulkan vektor penyakit.</w:t>
      </w:r>
    </w:p>
    <w:p w14:paraId="46F4A831" w14:textId="77777777" w:rsidR="004C5C3D" w:rsidRPr="006164BB" w:rsidRDefault="004C5C3D" w:rsidP="004C5C3D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Sampel</w:t>
      </w:r>
    </w:p>
    <w:p w14:paraId="32E5372B" w14:textId="77777777" w:rsidR="004C5C3D" w:rsidRPr="006164BB" w:rsidRDefault="004C5C3D" w:rsidP="004C5C3D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Stratified Random Sampling adalah proses membagi anggota populasi menjadi subkelompok homogen sebelum pengambilan sampel. Sampel dari populasi tersebut adalah :</w:t>
      </w:r>
    </w:p>
    <w:p w14:paraId="1E823E85" w14:textId="77777777" w:rsidR="004C5C3D" w:rsidRPr="006164BB" w:rsidRDefault="004C5C3D" w:rsidP="004C5C3D">
      <w:pPr>
        <w:pStyle w:val="ListParagraph"/>
        <w:numPr>
          <w:ilvl w:val="0"/>
          <w:numId w:val="5"/>
        </w:numPr>
        <w:spacing w:after="0" w:line="360" w:lineRule="auto"/>
        <w:ind w:left="1134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Pengelola kebersihan di Pasar Bangilan Kabupaten Tuban 5 orang.</w:t>
      </w:r>
    </w:p>
    <w:p w14:paraId="05A53C40" w14:textId="77777777" w:rsidR="004C5C3D" w:rsidRPr="006164BB" w:rsidRDefault="004C5C3D" w:rsidP="004C5C3D">
      <w:pPr>
        <w:pStyle w:val="ListParagraph"/>
        <w:numPr>
          <w:ilvl w:val="0"/>
          <w:numId w:val="5"/>
        </w:numPr>
        <w:spacing w:after="0" w:line="360" w:lineRule="auto"/>
        <w:ind w:left="1134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 xml:space="preserve">Pedagang di Pasar Bangilan Kabupaten Tuban </w:t>
      </w:r>
      <w:r>
        <w:rPr>
          <w:rFonts w:ascii="Times New Roman" w:hAnsi="Times New Roman"/>
          <w:color w:val="000000"/>
          <w:sz w:val="24"/>
          <w:szCs w:val="24"/>
        </w:rPr>
        <w:t>144</w:t>
      </w:r>
      <w:r w:rsidRPr="006164BB">
        <w:rPr>
          <w:rFonts w:ascii="Times New Roman" w:hAnsi="Times New Roman"/>
          <w:color w:val="000000"/>
          <w:sz w:val="24"/>
          <w:szCs w:val="24"/>
        </w:rPr>
        <w:t xml:space="preserve"> (54 pedagang daging/lauk, 57 pedagang sayuran, 33 pedagang jajanan/minuman).</w:t>
      </w:r>
    </w:p>
    <w:p w14:paraId="2F05251D" w14:textId="77777777" w:rsidR="004C5C3D" w:rsidRPr="006164BB" w:rsidRDefault="004C5C3D" w:rsidP="004C5C3D">
      <w:pPr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Besar Sampel</w:t>
      </w:r>
    </w:p>
    <w:p w14:paraId="736D9669" w14:textId="77777777" w:rsidR="004C5C3D" w:rsidRPr="006164BB" w:rsidRDefault="004C5C3D" w:rsidP="004C5C3D">
      <w:pPr>
        <w:spacing w:after="0" w:line="360" w:lineRule="auto"/>
        <w:ind w:left="644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Besaran sampel dalam penelitian ini ditentukan berdasarkan rumus Notoatmodjo (2005) sebagai berikut :</w:t>
      </w:r>
    </w:p>
    <w:p w14:paraId="4E3021EB" w14:textId="77777777" w:rsidR="004C5C3D" w:rsidRPr="006164BB" w:rsidRDefault="004C5C3D" w:rsidP="004C5C3D">
      <w:pPr>
        <w:spacing w:after="0" w:line="360" w:lineRule="auto"/>
        <w:rPr>
          <w:color w:val="000000"/>
        </w:rPr>
      </w:pPr>
      <w:bookmarkStart w:id="0" w:name="_Hlk57713198"/>
      <m:oMathPara>
        <m:oMath>
          <m:r>
            <w:rPr>
              <w:rFonts w:ascii="Cambria Math" w:hAnsi="Cambria Math"/>
              <w:color w:val="000000"/>
            </w:rPr>
            <m:t>n=</m:t>
          </m:r>
          <m:f>
            <m:fPr>
              <m:ctrlPr>
                <w:rPr>
                  <w:rFonts w:ascii="Cambria Math" w:hAnsi="Cambria Math"/>
                  <w:i/>
                  <w:color w:val="000000"/>
                </w:rPr>
              </m:ctrlPr>
            </m:fPr>
            <m:num>
              <m:r>
                <w:rPr>
                  <w:rFonts w:ascii="Cambria Math" w:hAnsi="Cambria Math"/>
                  <w:color w:val="000000"/>
                </w:rPr>
                <m:t>N</m:t>
              </m:r>
            </m:num>
            <m:den>
              <m:r>
                <w:rPr>
                  <w:rFonts w:ascii="Cambria Math" w:hAnsi="Cambria Math"/>
                  <w:color w:val="000000"/>
                </w:rPr>
                <m:t>1+N (</m:t>
              </m:r>
              <m:sSup>
                <m:sSupPr>
                  <m:ctrlPr>
                    <w:rPr>
                      <w:rFonts w:ascii="Cambria Math" w:hAnsi="Cambria Math"/>
                      <w:i/>
                      <w:color w:val="000000"/>
                    </w:rPr>
                  </m:ctrlPr>
                </m:sSupPr>
                <m:e>
                  <m:r>
                    <w:rPr>
                      <w:rFonts w:ascii="Cambria Math" w:hAnsi="Cambria Math"/>
                      <w:color w:val="000000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  <w:color w:val="000000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color w:val="000000"/>
                </w:rPr>
                <m:t>)</m:t>
              </m:r>
            </m:den>
          </m:f>
        </m:oMath>
      </m:oMathPara>
      <w:bookmarkEnd w:id="0"/>
    </w:p>
    <w:p w14:paraId="2792243E" w14:textId="77777777" w:rsidR="004C5C3D" w:rsidRPr="006164BB" w:rsidRDefault="004C5C3D" w:rsidP="004C5C3D">
      <w:pPr>
        <w:spacing w:after="0" w:line="360" w:lineRule="auto"/>
        <w:ind w:left="709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Keterangan :</w:t>
      </w:r>
    </w:p>
    <w:p w14:paraId="2C851945" w14:textId="77777777" w:rsidR="004C5C3D" w:rsidRPr="006164BB" w:rsidRDefault="004C5C3D" w:rsidP="004C5C3D">
      <w:pPr>
        <w:spacing w:after="0" w:line="360" w:lineRule="auto"/>
        <w:ind w:left="709"/>
        <w:jc w:val="both"/>
        <w:rPr>
          <w:rFonts w:ascii="Times New Roman" w:hAnsi="Times New Roman"/>
          <w:color w:val="000000"/>
          <w:sz w:val="24"/>
          <w:szCs w:val="24"/>
        </w:rPr>
      </w:pPr>
      <m:oMath>
        <m:r>
          <w:rPr>
            <w:rFonts w:ascii="Cambria Math" w:hAnsi="Cambria Math"/>
            <w:color w:val="000000"/>
            <w:sz w:val="24"/>
            <w:szCs w:val="24"/>
          </w:rPr>
          <m:t>N</m:t>
        </m:r>
      </m:oMath>
      <w:r w:rsidRPr="006164BB">
        <w:rPr>
          <w:rFonts w:ascii="Times New Roman" w:hAnsi="Times New Roman"/>
          <w:color w:val="000000"/>
          <w:sz w:val="24"/>
          <w:szCs w:val="24"/>
        </w:rPr>
        <w:t xml:space="preserve"> = Besar Populasi</w:t>
      </w:r>
    </w:p>
    <w:p w14:paraId="09272F22" w14:textId="77777777" w:rsidR="004C5C3D" w:rsidRPr="006164BB" w:rsidRDefault="004C5C3D" w:rsidP="004C5C3D">
      <w:pPr>
        <w:spacing w:after="0" w:line="360" w:lineRule="auto"/>
        <w:ind w:left="709"/>
        <w:jc w:val="both"/>
        <w:rPr>
          <w:rFonts w:ascii="Times New Roman" w:hAnsi="Times New Roman"/>
          <w:color w:val="000000"/>
          <w:sz w:val="24"/>
          <w:szCs w:val="24"/>
        </w:rPr>
      </w:pPr>
      <m:oMath>
        <m:r>
          <w:rPr>
            <w:rFonts w:ascii="Cambria Math" w:hAnsi="Cambria Math"/>
            <w:color w:val="000000"/>
            <w:sz w:val="24"/>
            <w:szCs w:val="24"/>
          </w:rPr>
          <m:t>n</m:t>
        </m:r>
      </m:oMath>
      <w:r w:rsidRPr="006164BB">
        <w:rPr>
          <w:rFonts w:ascii="Times New Roman" w:hAnsi="Times New Roman"/>
          <w:color w:val="000000"/>
          <w:sz w:val="24"/>
          <w:szCs w:val="24"/>
        </w:rPr>
        <w:t xml:space="preserve"> = Besar Sampel</w:t>
      </w:r>
    </w:p>
    <w:p w14:paraId="3F47CE45" w14:textId="77777777" w:rsidR="004C5C3D" w:rsidRPr="006164BB" w:rsidRDefault="004C5C3D" w:rsidP="004C5C3D">
      <w:pPr>
        <w:spacing w:after="0" w:line="360" w:lineRule="auto"/>
        <w:ind w:left="709"/>
        <w:jc w:val="both"/>
        <w:rPr>
          <w:rFonts w:ascii="Times New Roman" w:hAnsi="Times New Roman"/>
          <w:color w:val="000000"/>
          <w:sz w:val="24"/>
          <w:szCs w:val="24"/>
        </w:rPr>
      </w:pPr>
      <m:oMath>
        <m:r>
          <w:rPr>
            <w:rFonts w:ascii="Cambria Math" w:hAnsi="Cambria Math"/>
            <w:color w:val="000000"/>
            <w:sz w:val="24"/>
            <w:szCs w:val="24"/>
          </w:rPr>
          <m:t>d</m:t>
        </m:r>
      </m:oMath>
      <w:r w:rsidRPr="006164BB">
        <w:rPr>
          <w:rFonts w:ascii="Times New Roman" w:hAnsi="Times New Roman"/>
          <w:color w:val="000000"/>
          <w:sz w:val="24"/>
          <w:szCs w:val="24"/>
        </w:rPr>
        <w:t xml:space="preserve"> = Tingkat kepercayaan/ketepatan yang diinginkan</w:t>
      </w:r>
    </w:p>
    <w:p w14:paraId="40C0F945" w14:textId="77777777" w:rsidR="004C5C3D" w:rsidRPr="006164BB" w:rsidRDefault="004C5C3D" w:rsidP="004C5C3D">
      <w:pPr>
        <w:spacing w:after="0" w:line="360" w:lineRule="auto"/>
        <w:ind w:left="709"/>
        <w:jc w:val="both"/>
        <w:rPr>
          <w:rFonts w:ascii="Times New Roman" w:hAnsi="Times New Roman"/>
          <w:color w:val="000000"/>
          <w:sz w:val="24"/>
          <w:szCs w:val="24"/>
        </w:rPr>
      </w:pPr>
    </w:p>
    <w:p w14:paraId="46279B7E" w14:textId="77777777" w:rsidR="004C5C3D" w:rsidRPr="006164BB" w:rsidRDefault="004C5C3D" w:rsidP="004C5C3D">
      <w:pPr>
        <w:pStyle w:val="ListParagraph"/>
        <w:numPr>
          <w:ilvl w:val="0"/>
          <w:numId w:val="38"/>
        </w:numPr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Jumlah populasi pengelola kebersihan di Pasar Bangilan Kabupaten Tuban yaitu 5. Dengan itu besar sampel dalam penelitian pengelola kebersihan keseluruhan adalah 5 responden.</w:t>
      </w:r>
    </w:p>
    <w:p w14:paraId="7884F8ED" w14:textId="77777777" w:rsidR="004C5C3D" w:rsidRPr="008648F5" w:rsidRDefault="004C5C3D" w:rsidP="004C5C3D">
      <w:pPr>
        <w:pStyle w:val="ListParagraph"/>
        <w:numPr>
          <w:ilvl w:val="0"/>
          <w:numId w:val="38"/>
        </w:numPr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>Besar populasi pedagang</w:t>
      </w:r>
      <w:r>
        <w:rPr>
          <w:rFonts w:ascii="Times New Roman" w:hAnsi="Times New Roman"/>
          <w:color w:val="000000"/>
          <w:sz w:val="24"/>
          <w:szCs w:val="24"/>
        </w:rPr>
        <w:t xml:space="preserve"> daging/ikan, sayuran, dan makanan jadi/jajanan</w:t>
      </w:r>
      <w:r w:rsidRPr="006164BB">
        <w:rPr>
          <w:rFonts w:ascii="Times New Roman" w:hAnsi="Times New Roman"/>
          <w:color w:val="000000"/>
          <w:sz w:val="24"/>
          <w:szCs w:val="24"/>
        </w:rPr>
        <w:t xml:space="preserve"> di Pasar Bangilan Kabupaten Tuban </w:t>
      </w:r>
      <w:r>
        <w:rPr>
          <w:rFonts w:ascii="Times New Roman" w:hAnsi="Times New Roman"/>
          <w:color w:val="000000"/>
          <w:sz w:val="24"/>
          <w:szCs w:val="24"/>
        </w:rPr>
        <w:t>sebanyak</w:t>
      </w:r>
      <w:r w:rsidRPr="006164BB">
        <w:rPr>
          <w:rFonts w:ascii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</w:rPr>
        <w:t>144</w:t>
      </w:r>
      <w:r w:rsidRPr="006164BB">
        <w:rPr>
          <w:rFonts w:ascii="Times New Roman" w:hAnsi="Times New Roman"/>
          <w:color w:val="000000"/>
          <w:sz w:val="24"/>
          <w:szCs w:val="24"/>
        </w:rPr>
        <w:t>. Dengan itu besar sampel dalam penelitian ini adalah :</w:t>
      </w:r>
    </w:p>
    <w:p w14:paraId="204E993B" w14:textId="77777777" w:rsidR="004C5C3D" w:rsidRPr="006164BB" w:rsidRDefault="004C5C3D" w:rsidP="004C5C3D">
      <w:pPr>
        <w:spacing w:after="0" w:line="360" w:lineRule="auto"/>
        <w:ind w:left="1069"/>
        <w:jc w:val="both"/>
        <w:rPr>
          <w:rFonts w:ascii="Times New Roman" w:hAnsi="Times New Roman"/>
          <w:color w:val="000000"/>
          <w:sz w:val="24"/>
          <w:szCs w:val="24"/>
        </w:rPr>
      </w:pPr>
      <w:bookmarkStart w:id="1" w:name="_Hlk58581977"/>
      <m:oMathPara>
        <m:oMathParaPr>
          <m:jc m:val="left"/>
        </m:oMathParaPr>
        <m:oMath>
          <m:r>
            <w:rPr>
              <w:rFonts w:ascii="Cambria Math" w:hAnsi="Cambria Math"/>
              <w:color w:val="000000"/>
              <w:sz w:val="24"/>
              <w:szCs w:val="24"/>
            </w:rPr>
            <m:t>n=</m:t>
          </m:r>
          <m:f>
            <m:fPr>
              <m:ctrlPr>
                <w:rPr>
                  <w:rFonts w:ascii="Cambria Math" w:hAnsi="Cambria Math"/>
                  <w:i/>
                  <w:color w:val="000000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>N</m:t>
              </m:r>
            </m:num>
            <m:den>
              <m:r>
                <w:rPr>
                  <w:rFonts w:ascii="Cambria Math" w:hAnsi="Cambria Math"/>
                  <w:color w:val="000000"/>
                  <w:sz w:val="24"/>
                  <w:szCs w:val="24"/>
                </w:rPr>
                <m:t xml:space="preserve">1+N </m:t>
              </m:r>
              <m:d>
                <m:dPr>
                  <m:ctrlPr>
                    <w:rPr>
                      <w:rFonts w:ascii="Cambria Math" w:hAnsi="Cambria Math"/>
                      <w:i/>
                      <w:color w:val="000000"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color w:val="000000"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000000"/>
                          <w:sz w:val="24"/>
                          <w:szCs w:val="24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  <w:color w:val="000000"/>
                          <w:sz w:val="24"/>
                          <w:szCs w:val="24"/>
                        </w:rPr>
                        <m:t>2</m:t>
                      </m:r>
                    </m:sup>
                  </m:sSup>
                </m:e>
              </m:d>
            </m:den>
          </m:f>
        </m:oMath>
      </m:oMathPara>
    </w:p>
    <w:p w14:paraId="02592D1A" w14:textId="77777777" w:rsidR="004C5C3D" w:rsidRPr="006164BB" w:rsidRDefault="004C5C3D" w:rsidP="004C5C3D">
      <w:pPr>
        <w:spacing w:after="0" w:line="360" w:lineRule="auto"/>
        <w:ind w:left="1069"/>
        <w:jc w:val="both"/>
        <w:rPr>
          <w:rFonts w:ascii="Times New Roman" w:hAnsi="Times New Roman"/>
          <w:color w:val="000000"/>
          <w:sz w:val="32"/>
          <w:szCs w:val="32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 xml:space="preserve">   = </w:t>
      </w:r>
      <m:oMath>
        <m:f>
          <m:fPr>
            <m:ctrlPr>
              <w:rPr>
                <w:rFonts w:ascii="Cambria Math" w:hAnsi="Cambria Math"/>
                <w:i/>
                <w:color w:val="000000"/>
                <w:sz w:val="32"/>
                <w:szCs w:val="32"/>
              </w:rPr>
            </m:ctrlPr>
          </m:fPr>
          <m:num>
            <m:r>
              <w:rPr>
                <w:rFonts w:ascii="Cambria Math" w:hAnsi="Cambria Math"/>
                <w:color w:val="000000"/>
                <w:sz w:val="32"/>
                <w:szCs w:val="32"/>
              </w:rPr>
              <m:t>144</m:t>
            </m:r>
          </m:num>
          <m:den>
            <m:r>
              <w:rPr>
                <w:rFonts w:ascii="Cambria Math" w:hAnsi="Cambria Math"/>
                <w:color w:val="000000"/>
                <w:sz w:val="32"/>
                <w:szCs w:val="32"/>
              </w:rPr>
              <m:t xml:space="preserve">1+144 </m:t>
            </m:r>
            <m:d>
              <m:dPr>
                <m:ctrlPr>
                  <w:rPr>
                    <w:rFonts w:ascii="Cambria Math" w:hAnsi="Cambria Math"/>
                    <w:i/>
                    <w:color w:val="000000"/>
                    <w:sz w:val="32"/>
                    <w:szCs w:val="32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color w:val="000000"/>
                        <w:sz w:val="32"/>
                        <w:szCs w:val="3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/>
                        <w:sz w:val="32"/>
                        <w:szCs w:val="32"/>
                      </w:rPr>
                      <m:t>10%</m:t>
                    </m:r>
                  </m:e>
                  <m:sup>
                    <m:r>
                      <w:rPr>
                        <w:rFonts w:ascii="Cambria Math" w:hAnsi="Cambria Math"/>
                        <w:color w:val="000000"/>
                        <w:sz w:val="32"/>
                        <w:szCs w:val="32"/>
                      </w:rPr>
                      <m:t>2</m:t>
                    </m:r>
                  </m:sup>
                </m:sSup>
              </m:e>
            </m:d>
          </m:den>
        </m:f>
      </m:oMath>
    </w:p>
    <w:p w14:paraId="3223E88E" w14:textId="77777777" w:rsidR="004C5C3D" w:rsidRPr="006164BB" w:rsidRDefault="004C5C3D" w:rsidP="004C5C3D">
      <w:pPr>
        <w:spacing w:after="0" w:line="360" w:lineRule="auto"/>
        <w:ind w:left="1069"/>
        <w:jc w:val="both"/>
        <w:rPr>
          <w:rFonts w:ascii="Times New Roman" w:hAnsi="Times New Roman"/>
          <w:color w:val="000000"/>
          <w:sz w:val="32"/>
          <w:szCs w:val="32"/>
        </w:rPr>
      </w:pPr>
      <w:r w:rsidRPr="006164BB">
        <w:rPr>
          <w:rFonts w:ascii="Times New Roman" w:hAnsi="Times New Roman"/>
          <w:color w:val="000000"/>
          <w:sz w:val="32"/>
          <w:szCs w:val="32"/>
        </w:rPr>
        <w:t xml:space="preserve">   =  </w:t>
      </w:r>
      <m:oMath>
        <m:f>
          <m:fPr>
            <m:ctrlPr>
              <w:rPr>
                <w:rFonts w:ascii="Cambria Math" w:hAnsi="Cambria Math"/>
                <w:i/>
                <w:color w:val="000000"/>
                <w:sz w:val="32"/>
                <w:szCs w:val="32"/>
              </w:rPr>
            </m:ctrlPr>
          </m:fPr>
          <m:num>
            <m:r>
              <w:rPr>
                <w:rFonts w:ascii="Cambria Math" w:hAnsi="Cambria Math"/>
                <w:color w:val="000000"/>
                <w:sz w:val="32"/>
                <w:szCs w:val="32"/>
              </w:rPr>
              <m:t>144</m:t>
            </m:r>
          </m:num>
          <m:den>
            <m:r>
              <w:rPr>
                <w:rFonts w:ascii="Cambria Math" w:hAnsi="Cambria Math"/>
                <w:color w:val="000000"/>
                <w:sz w:val="32"/>
                <w:szCs w:val="32"/>
              </w:rPr>
              <m:t>1+144 (0,01)</m:t>
            </m:r>
          </m:den>
        </m:f>
      </m:oMath>
    </w:p>
    <w:p w14:paraId="269D6C93" w14:textId="77777777" w:rsidR="004C5C3D" w:rsidRPr="006164BB" w:rsidRDefault="004C5C3D" w:rsidP="004C5C3D">
      <w:pPr>
        <w:spacing w:after="0" w:line="360" w:lineRule="auto"/>
        <w:ind w:left="1069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32"/>
          <w:szCs w:val="32"/>
        </w:rPr>
        <w:t xml:space="preserve">   =  </w:t>
      </w:r>
      <m:oMath>
        <m:f>
          <m:fPr>
            <m:ctrlPr>
              <w:rPr>
                <w:rFonts w:ascii="Cambria Math" w:hAnsi="Cambria Math"/>
                <w:i/>
                <w:color w:val="000000"/>
                <w:sz w:val="32"/>
                <w:szCs w:val="32"/>
              </w:rPr>
            </m:ctrlPr>
          </m:fPr>
          <m:num>
            <m:r>
              <w:rPr>
                <w:rFonts w:ascii="Cambria Math" w:hAnsi="Cambria Math"/>
                <w:color w:val="000000"/>
                <w:sz w:val="32"/>
                <w:szCs w:val="32"/>
              </w:rPr>
              <m:t>144</m:t>
            </m:r>
          </m:num>
          <m:den>
            <m:r>
              <w:rPr>
                <w:rFonts w:ascii="Cambria Math" w:hAnsi="Cambria Math"/>
                <w:color w:val="000000"/>
                <w:sz w:val="32"/>
                <w:szCs w:val="32"/>
              </w:rPr>
              <m:t>2,44</m:t>
            </m:r>
          </m:den>
        </m:f>
      </m:oMath>
    </w:p>
    <w:p w14:paraId="005B1DD8" w14:textId="77777777" w:rsidR="004C5C3D" w:rsidRPr="006164BB" w:rsidRDefault="004C5C3D" w:rsidP="004C5C3D">
      <w:pPr>
        <w:spacing w:after="0" w:line="360" w:lineRule="auto"/>
        <w:ind w:left="1069"/>
        <w:jc w:val="both"/>
        <w:rPr>
          <w:rFonts w:ascii="Times New Roman" w:hAnsi="Times New Roman"/>
          <w:color w:val="000000"/>
          <w:sz w:val="24"/>
          <w:szCs w:val="24"/>
        </w:rPr>
      </w:pPr>
      <w:r w:rsidRPr="006164BB">
        <w:rPr>
          <w:rFonts w:ascii="Times New Roman" w:hAnsi="Times New Roman"/>
          <w:color w:val="000000"/>
          <w:sz w:val="24"/>
          <w:szCs w:val="24"/>
        </w:rPr>
        <w:t xml:space="preserve">    = 59,01 dibulatkan menjadi 59</w:t>
      </w:r>
    </w:p>
    <w:bookmarkEnd w:id="1"/>
    <w:p w14:paraId="4294A429" w14:textId="77777777" w:rsidR="004C5C3D" w:rsidRPr="006164BB" w:rsidRDefault="004C5C3D" w:rsidP="004C5C3D">
      <w:pPr>
        <w:spacing w:after="0" w:line="360" w:lineRule="auto"/>
        <w:rPr>
          <w:rFonts w:ascii="Times New Roman" w:hAnsi="Times New Roman"/>
          <w:b/>
          <w:bCs/>
          <w:color w:val="000000"/>
          <w:sz w:val="24"/>
          <w:szCs w:val="24"/>
        </w:rPr>
      </w:pPr>
    </w:p>
    <w:p w14:paraId="5B6A97AE" w14:textId="77777777" w:rsidR="004C5C3D" w:rsidRPr="006164BB" w:rsidRDefault="004C5C3D" w:rsidP="004C5C3D">
      <w:pPr>
        <w:pStyle w:val="ListParagraph"/>
        <w:spacing w:after="0" w:line="360" w:lineRule="auto"/>
        <w:ind w:left="0"/>
        <w:jc w:val="center"/>
        <w:rPr>
          <w:rFonts w:ascii="Times New Roman" w:hAnsi="Times New Roman"/>
          <w:b/>
          <w:bCs/>
          <w:color w:val="000000"/>
          <w:sz w:val="24"/>
          <w:szCs w:val="24"/>
        </w:rPr>
      </w:pPr>
      <w:r w:rsidRPr="006164BB">
        <w:rPr>
          <w:rFonts w:ascii="Times New Roman" w:hAnsi="Times New Roman"/>
          <w:b/>
          <w:bCs/>
          <w:color w:val="000000"/>
          <w:sz w:val="24"/>
          <w:szCs w:val="24"/>
        </w:rPr>
        <w:t>Tabel III.1 Jumlah Sampel Penelitian Untuk Pedagang Pasa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4"/>
        <w:gridCol w:w="3118"/>
        <w:gridCol w:w="1418"/>
        <w:gridCol w:w="3083"/>
      </w:tblGrid>
      <w:tr w:rsidR="004C5C3D" w14:paraId="5D8EA3B9" w14:textId="77777777" w:rsidTr="00ED4995">
        <w:tc>
          <w:tcPr>
            <w:tcW w:w="534" w:type="dxa"/>
            <w:vAlign w:val="center"/>
          </w:tcPr>
          <w:p w14:paraId="2349CDD2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3118" w:type="dxa"/>
            <w:vAlign w:val="center"/>
          </w:tcPr>
          <w:p w14:paraId="6169C26F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Jenis Pedagang</w:t>
            </w:r>
          </w:p>
        </w:tc>
        <w:tc>
          <w:tcPr>
            <w:tcW w:w="1418" w:type="dxa"/>
            <w:vAlign w:val="center"/>
          </w:tcPr>
          <w:p w14:paraId="315511AA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Jumlah</w:t>
            </w:r>
          </w:p>
        </w:tc>
        <w:tc>
          <w:tcPr>
            <w:tcW w:w="3083" w:type="dxa"/>
            <w:vAlign w:val="center"/>
          </w:tcPr>
          <w:p w14:paraId="27936B78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Besar Sampel</w:t>
            </w:r>
          </w:p>
        </w:tc>
      </w:tr>
      <w:tr w:rsidR="004C5C3D" w14:paraId="08583BA2" w14:textId="77777777" w:rsidTr="00ED4995">
        <w:tc>
          <w:tcPr>
            <w:tcW w:w="534" w:type="dxa"/>
            <w:vAlign w:val="center"/>
          </w:tcPr>
          <w:p w14:paraId="442BD4D6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3118" w:type="dxa"/>
            <w:vAlign w:val="center"/>
          </w:tcPr>
          <w:p w14:paraId="6090ED68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Daging/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ikan</w:t>
            </w:r>
          </w:p>
        </w:tc>
        <w:tc>
          <w:tcPr>
            <w:tcW w:w="1418" w:type="dxa"/>
            <w:vAlign w:val="center"/>
          </w:tcPr>
          <w:p w14:paraId="32F09C8D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3083" w:type="dxa"/>
            <w:vAlign w:val="center"/>
          </w:tcPr>
          <w:p w14:paraId="53B2AB08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color w:val="000000"/>
                    <w:sz w:val="24"/>
                    <w:szCs w:val="24"/>
                  </w:rPr>
                  <m:t>n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000000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/>
                        <w:sz w:val="24"/>
                        <w:szCs w:val="24"/>
                      </w:rPr>
                      <m:t>59</m:t>
                    </m:r>
                  </m:num>
                  <m:den>
                    <m:r>
                      <w:rPr>
                        <w:rFonts w:ascii="Cambria Math" w:hAnsi="Cambria Math"/>
                        <w:color w:val="000000"/>
                        <w:sz w:val="24"/>
                        <w:szCs w:val="24"/>
                      </w:rPr>
                      <m:t>144</m:t>
                    </m:r>
                  </m:den>
                </m:f>
                <m:r>
                  <w:rPr>
                    <w:rFonts w:ascii="Cambria Math" w:hAnsi="Cambria Math"/>
                    <w:color w:val="000000"/>
                    <w:sz w:val="24"/>
                    <w:szCs w:val="24"/>
                  </w:rPr>
                  <m:t xml:space="preserve"> x 54=22</m:t>
                </m:r>
              </m:oMath>
            </m:oMathPara>
          </w:p>
        </w:tc>
      </w:tr>
      <w:tr w:rsidR="004C5C3D" w14:paraId="069E2100" w14:textId="77777777" w:rsidTr="00ED4995">
        <w:tc>
          <w:tcPr>
            <w:tcW w:w="534" w:type="dxa"/>
            <w:vAlign w:val="center"/>
          </w:tcPr>
          <w:p w14:paraId="3BF474A4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3118" w:type="dxa"/>
            <w:vAlign w:val="center"/>
          </w:tcPr>
          <w:p w14:paraId="2C2B99A9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Sayuran</w:t>
            </w:r>
          </w:p>
        </w:tc>
        <w:tc>
          <w:tcPr>
            <w:tcW w:w="1418" w:type="dxa"/>
            <w:vAlign w:val="center"/>
          </w:tcPr>
          <w:p w14:paraId="1FB2B952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3083" w:type="dxa"/>
            <w:vAlign w:val="center"/>
          </w:tcPr>
          <w:p w14:paraId="267C38DC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color w:val="000000"/>
                    <w:sz w:val="24"/>
                    <w:szCs w:val="24"/>
                  </w:rPr>
                  <m:t>n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000000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/>
                        <w:sz w:val="24"/>
                        <w:szCs w:val="24"/>
                      </w:rPr>
                      <m:t>59</m:t>
                    </m:r>
                  </m:num>
                  <m:den>
                    <m:r>
                      <w:rPr>
                        <w:rFonts w:ascii="Cambria Math" w:hAnsi="Cambria Math"/>
                        <w:color w:val="000000"/>
                        <w:sz w:val="24"/>
                        <w:szCs w:val="24"/>
                      </w:rPr>
                      <m:t>144</m:t>
                    </m:r>
                  </m:den>
                </m:f>
                <m:r>
                  <w:rPr>
                    <w:rFonts w:ascii="Cambria Math" w:hAnsi="Cambria Math"/>
                    <w:color w:val="000000"/>
                    <w:sz w:val="24"/>
                    <w:szCs w:val="24"/>
                  </w:rPr>
                  <m:t xml:space="preserve"> x 57=23</m:t>
                </m:r>
              </m:oMath>
            </m:oMathPara>
          </w:p>
        </w:tc>
      </w:tr>
      <w:tr w:rsidR="004C5C3D" w14:paraId="73413E7A" w14:textId="77777777" w:rsidTr="00ED4995">
        <w:tc>
          <w:tcPr>
            <w:tcW w:w="534" w:type="dxa"/>
            <w:vAlign w:val="center"/>
          </w:tcPr>
          <w:p w14:paraId="7B649EA4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3118" w:type="dxa"/>
            <w:vAlign w:val="center"/>
          </w:tcPr>
          <w:p w14:paraId="5E26E8C5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Makanan Jadi/Jajanan</w:t>
            </w:r>
          </w:p>
        </w:tc>
        <w:tc>
          <w:tcPr>
            <w:tcW w:w="1418" w:type="dxa"/>
            <w:vAlign w:val="center"/>
          </w:tcPr>
          <w:p w14:paraId="15BCBCB0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3083" w:type="dxa"/>
            <w:vAlign w:val="center"/>
          </w:tcPr>
          <w:p w14:paraId="049F6DBA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color w:val="000000"/>
                    <w:sz w:val="24"/>
                    <w:szCs w:val="24"/>
                  </w:rPr>
                  <m:t>n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000000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/>
                        <w:sz w:val="24"/>
                        <w:szCs w:val="24"/>
                      </w:rPr>
                      <m:t>59</m:t>
                    </m:r>
                  </m:num>
                  <m:den>
                    <m:r>
                      <w:rPr>
                        <w:rFonts w:ascii="Cambria Math" w:hAnsi="Cambria Math"/>
                        <w:color w:val="000000"/>
                        <w:sz w:val="24"/>
                        <w:szCs w:val="24"/>
                      </w:rPr>
                      <m:t>144</m:t>
                    </m:r>
                  </m:den>
                </m:f>
                <m:r>
                  <w:rPr>
                    <w:rFonts w:ascii="Cambria Math" w:hAnsi="Cambria Math"/>
                    <w:color w:val="000000"/>
                    <w:sz w:val="24"/>
                    <w:szCs w:val="24"/>
                  </w:rPr>
                  <m:t xml:space="preserve"> x 33=14</m:t>
                </m:r>
              </m:oMath>
            </m:oMathPara>
          </w:p>
        </w:tc>
      </w:tr>
      <w:tr w:rsidR="004C5C3D" w14:paraId="77510D44" w14:textId="77777777" w:rsidTr="00ED4995">
        <w:tc>
          <w:tcPr>
            <w:tcW w:w="3652" w:type="dxa"/>
            <w:gridSpan w:val="2"/>
            <w:vAlign w:val="center"/>
          </w:tcPr>
          <w:p w14:paraId="2906BA38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164B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418" w:type="dxa"/>
            <w:vAlign w:val="center"/>
          </w:tcPr>
          <w:p w14:paraId="0222BF67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144</w:t>
            </w:r>
          </w:p>
        </w:tc>
        <w:tc>
          <w:tcPr>
            <w:tcW w:w="3083" w:type="dxa"/>
            <w:vAlign w:val="center"/>
          </w:tcPr>
          <w:p w14:paraId="0A1589B8" w14:textId="77777777" w:rsidR="004C5C3D" w:rsidRPr="006164BB" w:rsidRDefault="004C5C3D" w:rsidP="00ED4995">
            <w:pPr>
              <w:pStyle w:val="ListParagraph"/>
              <w:spacing w:after="0" w:line="360" w:lineRule="auto"/>
              <w:ind w:left="0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59</w:t>
            </w:r>
          </w:p>
        </w:tc>
      </w:tr>
    </w:tbl>
    <w:p w14:paraId="7B76EE17" w14:textId="77777777" w:rsidR="004C5C3D" w:rsidRDefault="004C5C3D" w:rsidP="004C5C3D"/>
    <w:p w14:paraId="0872AB5B" w14:textId="2A585C55" w:rsidR="00E373B8" w:rsidRDefault="00E373B8" w:rsidP="004E73DB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1ADAE6EC" w14:textId="5AD9AE7F" w:rsidR="004C5C3D" w:rsidRDefault="004C5C3D" w:rsidP="004E73DB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6C0811E7" w14:textId="0CA3CDF9" w:rsidR="004C5C3D" w:rsidRDefault="004C5C3D" w:rsidP="004E73DB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03217119" w14:textId="34FC82EE" w:rsidR="004C5C3D" w:rsidRDefault="004C5C3D" w:rsidP="004E73DB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5637BCCD" w14:textId="77777777" w:rsidR="004C5C3D" w:rsidRDefault="004C5C3D" w:rsidP="004E73DB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633065D0" w14:textId="77777777" w:rsidR="00AF2866" w:rsidRDefault="000F0E66" w:rsidP="00AF2866">
      <w:pPr>
        <w:pStyle w:val="ListParagraph"/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b/>
          <w:bCs/>
          <w:sz w:val="24"/>
          <w:szCs w:val="24"/>
        </w:rPr>
        <w:lastRenderedPageBreak/>
        <w:t>Variabel Penelitian</w:t>
      </w:r>
    </w:p>
    <w:p w14:paraId="52BEC649" w14:textId="77777777" w:rsidR="00AF2866" w:rsidRPr="00AF2866" w:rsidRDefault="007047A3" w:rsidP="00D2625C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>Variabel Penelitian</w:t>
      </w:r>
    </w:p>
    <w:p w14:paraId="7BC9C3AB" w14:textId="1C5E3D2B" w:rsidR="00AF2866" w:rsidRDefault="00907119" w:rsidP="00AF2866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>Menurut Notoa</w:t>
      </w:r>
      <w:r w:rsidR="006A540E" w:rsidRPr="00AF2866">
        <w:rPr>
          <w:rFonts w:ascii="Times New Roman" w:hAnsi="Times New Roman"/>
          <w:sz w:val="24"/>
          <w:szCs w:val="24"/>
        </w:rPr>
        <w:t>t</w:t>
      </w:r>
      <w:r w:rsidRPr="00AF2866">
        <w:rPr>
          <w:rFonts w:ascii="Times New Roman" w:hAnsi="Times New Roman"/>
          <w:sz w:val="24"/>
          <w:szCs w:val="24"/>
        </w:rPr>
        <w:t xml:space="preserve">modjo (2005), variabel penelitian adalah </w:t>
      </w:r>
      <w:r w:rsidR="002A6254">
        <w:rPr>
          <w:rFonts w:ascii="Times New Roman" w:hAnsi="Times New Roman"/>
          <w:sz w:val="24"/>
          <w:szCs w:val="24"/>
        </w:rPr>
        <w:t>sesuatu yang digunakan sebagai pengukuran yang didapatkan dari suatu penelitian dengan konsep deskriptif.</w:t>
      </w:r>
    </w:p>
    <w:p w14:paraId="06647F92" w14:textId="77777777" w:rsidR="00AF2866" w:rsidRDefault="00907119" w:rsidP="00AF2866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Variabel </w:t>
      </w:r>
      <w:r w:rsidR="0057697E">
        <w:rPr>
          <w:rFonts w:ascii="Times New Roman" w:hAnsi="Times New Roman"/>
          <w:sz w:val="24"/>
          <w:szCs w:val="24"/>
        </w:rPr>
        <w:t xml:space="preserve">Bebas </w:t>
      </w:r>
      <w:r>
        <w:rPr>
          <w:rFonts w:ascii="Times New Roman" w:hAnsi="Times New Roman"/>
          <w:sz w:val="24"/>
          <w:szCs w:val="24"/>
        </w:rPr>
        <w:t>yang digunakan dalam penelitian ini adalah :</w:t>
      </w:r>
    </w:p>
    <w:p w14:paraId="587EAEAC" w14:textId="77777777" w:rsidR="00AF2866" w:rsidRDefault="00907119" w:rsidP="00D2625C">
      <w:pPr>
        <w:pStyle w:val="ListParagraph"/>
        <w:numPr>
          <w:ilvl w:val="0"/>
          <w:numId w:val="22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 xml:space="preserve">Pengetahuan </w:t>
      </w:r>
      <w:r w:rsidR="00797B06" w:rsidRPr="00AF2866">
        <w:rPr>
          <w:rFonts w:ascii="Times New Roman" w:hAnsi="Times New Roman"/>
          <w:sz w:val="24"/>
          <w:szCs w:val="24"/>
        </w:rPr>
        <w:t>pe</w:t>
      </w:r>
      <w:r w:rsidR="00F37325" w:rsidRPr="00AF2866">
        <w:rPr>
          <w:rFonts w:ascii="Times New Roman" w:hAnsi="Times New Roman"/>
          <w:sz w:val="24"/>
          <w:szCs w:val="24"/>
        </w:rPr>
        <w:t>ngelola</w:t>
      </w:r>
      <w:r w:rsidR="00797B06" w:rsidRPr="00AF2866">
        <w:rPr>
          <w:rFonts w:ascii="Times New Roman" w:hAnsi="Times New Roman"/>
          <w:sz w:val="24"/>
          <w:szCs w:val="24"/>
        </w:rPr>
        <w:t xml:space="preserve"> kebersihan dan pedagang pasar</w:t>
      </w:r>
      <w:r w:rsidR="00DF0D4B" w:rsidRPr="00AF2866">
        <w:rPr>
          <w:rFonts w:ascii="Times New Roman" w:hAnsi="Times New Roman"/>
          <w:sz w:val="24"/>
          <w:szCs w:val="24"/>
        </w:rPr>
        <w:t>tentang sanitasi pasar</w:t>
      </w:r>
      <w:r w:rsidRPr="00AF2866">
        <w:rPr>
          <w:rFonts w:ascii="Times New Roman" w:hAnsi="Times New Roman"/>
          <w:sz w:val="24"/>
          <w:szCs w:val="24"/>
        </w:rPr>
        <w:t>.</w:t>
      </w:r>
    </w:p>
    <w:p w14:paraId="0EFFE3E4" w14:textId="77777777" w:rsidR="00AF2866" w:rsidRDefault="0057697E" w:rsidP="00AF2866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>Variabel Terikat yang digunakan dalam penelitian ini adalah :</w:t>
      </w:r>
    </w:p>
    <w:p w14:paraId="3A05F353" w14:textId="5CC50161" w:rsidR="00AF2866" w:rsidRPr="004C5C3D" w:rsidRDefault="00907119" w:rsidP="00AF2866">
      <w:pPr>
        <w:pStyle w:val="ListParagraph"/>
        <w:numPr>
          <w:ilvl w:val="0"/>
          <w:numId w:val="23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AF2866">
        <w:rPr>
          <w:rFonts w:ascii="Times New Roman" w:hAnsi="Times New Roman"/>
          <w:sz w:val="24"/>
          <w:szCs w:val="24"/>
        </w:rPr>
        <w:t xml:space="preserve">Tindakan </w:t>
      </w:r>
      <w:r w:rsidR="00797B06" w:rsidRPr="00AF2866">
        <w:rPr>
          <w:rFonts w:ascii="Times New Roman" w:hAnsi="Times New Roman"/>
          <w:sz w:val="24"/>
          <w:szCs w:val="24"/>
        </w:rPr>
        <w:t>pe</w:t>
      </w:r>
      <w:r w:rsidR="00F37325" w:rsidRPr="00AF2866">
        <w:rPr>
          <w:rFonts w:ascii="Times New Roman" w:hAnsi="Times New Roman"/>
          <w:sz w:val="24"/>
          <w:szCs w:val="24"/>
        </w:rPr>
        <w:t>ngelola</w:t>
      </w:r>
      <w:r w:rsidR="00797B06" w:rsidRPr="00AF2866">
        <w:rPr>
          <w:rFonts w:ascii="Times New Roman" w:hAnsi="Times New Roman"/>
          <w:sz w:val="24"/>
          <w:szCs w:val="24"/>
        </w:rPr>
        <w:t xml:space="preserve"> kebersihan dan pedagang pasar</w:t>
      </w:r>
      <w:r w:rsidR="00DF0D4B" w:rsidRPr="00AF2866">
        <w:rPr>
          <w:rFonts w:ascii="Times New Roman" w:hAnsi="Times New Roman"/>
          <w:sz w:val="24"/>
          <w:szCs w:val="24"/>
        </w:rPr>
        <w:t>tentang sanitasi pasar</w:t>
      </w:r>
      <w:r w:rsidRPr="00AF2866">
        <w:rPr>
          <w:rFonts w:ascii="Times New Roman" w:hAnsi="Times New Roman"/>
          <w:sz w:val="24"/>
          <w:szCs w:val="24"/>
        </w:rPr>
        <w:t>.</w:t>
      </w:r>
    </w:p>
    <w:tbl>
      <w:tblPr>
        <w:tblpPr w:leftFromText="180" w:rightFromText="180" w:vertAnchor="text" w:horzAnchor="margin" w:tblpXSpec="right" w:tblpY="687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97"/>
      </w:tblGrid>
      <w:tr w:rsidR="00E54F76" w:rsidRPr="005106F8" w14:paraId="7203AC32" w14:textId="77777777" w:rsidTr="00E54F76">
        <w:trPr>
          <w:trHeight w:val="841"/>
        </w:trPr>
        <w:tc>
          <w:tcPr>
            <w:tcW w:w="2997" w:type="dxa"/>
            <w:shd w:val="clear" w:color="auto" w:fill="auto"/>
            <w:vAlign w:val="center"/>
          </w:tcPr>
          <w:p w14:paraId="115481C9" w14:textId="77777777" w:rsidR="00E54F76" w:rsidRPr="005106F8" w:rsidRDefault="00E54F76" w:rsidP="001D68D2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 xml:space="preserve">Variabel </w:t>
            </w:r>
            <w:r>
              <w:rPr>
                <w:rFonts w:ascii="Times New Roman" w:hAnsi="Times New Roman"/>
                <w:sz w:val="24"/>
                <w:szCs w:val="24"/>
              </w:rPr>
              <w:t>Terikat</w:t>
            </w:r>
          </w:p>
        </w:tc>
      </w:tr>
      <w:tr w:rsidR="00E54F76" w:rsidRPr="005106F8" w14:paraId="09F0E78E" w14:textId="77777777" w:rsidTr="00E54F76">
        <w:tc>
          <w:tcPr>
            <w:tcW w:w="2997" w:type="dxa"/>
            <w:shd w:val="clear" w:color="auto" w:fill="auto"/>
            <w:vAlign w:val="center"/>
          </w:tcPr>
          <w:p w14:paraId="11F1F281" w14:textId="77777777" w:rsidR="00E54F76" w:rsidRPr="005106F8" w:rsidRDefault="00E54F76" w:rsidP="001D68D2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</w:t>
            </w:r>
            <w:r w:rsidR="00A324B4">
              <w:rPr>
                <w:rFonts w:ascii="Times New Roman" w:hAnsi="Times New Roman"/>
                <w:sz w:val="24"/>
                <w:szCs w:val="24"/>
              </w:rPr>
              <w:t>engelol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Kebersihan dan Pedagang Pasar</w:t>
            </w:r>
          </w:p>
        </w:tc>
      </w:tr>
      <w:tr w:rsidR="00E54F76" w:rsidRPr="005106F8" w14:paraId="013A7DEE" w14:textId="77777777" w:rsidTr="00E54F76">
        <w:tc>
          <w:tcPr>
            <w:tcW w:w="2997" w:type="dxa"/>
            <w:shd w:val="clear" w:color="auto" w:fill="auto"/>
            <w:vAlign w:val="center"/>
          </w:tcPr>
          <w:p w14:paraId="79EFD7E6" w14:textId="77777777" w:rsidR="00E54F76" w:rsidRPr="005106F8" w:rsidRDefault="00E54F76" w:rsidP="001D68D2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indakan</w:t>
            </w:r>
          </w:p>
        </w:tc>
      </w:tr>
    </w:tbl>
    <w:p w14:paraId="3BFDD22D" w14:textId="77777777" w:rsidR="007047A3" w:rsidRPr="00AF2866" w:rsidRDefault="00B72FDC" w:rsidP="00D2625C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noProof/>
          <w:lang w:val="en-US"/>
        </w:rPr>
        <w:pict w14:anchorId="31E24653">
          <v:shape id="AutoShape 2" o:spid="_x0000_s1041" type="#_x0000_t32" style="position:absolute;left:0;text-align:left;margin-left:204.6pt;margin-top:81pt;width:42pt;height:0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">
            <v:stroke endarrow="block"/>
          </v:shape>
        </w:pict>
      </w:r>
      <w:r w:rsidR="007047A3" w:rsidRPr="00AF2866">
        <w:rPr>
          <w:rFonts w:ascii="Times New Roman" w:hAnsi="Times New Roman"/>
          <w:sz w:val="24"/>
          <w:szCs w:val="24"/>
        </w:rPr>
        <w:t>Hubungan Variabel</w:t>
      </w:r>
    </w:p>
    <w:p w14:paraId="1374E377" w14:textId="77777777" w:rsidR="007A40B2" w:rsidRDefault="007A40B2" w:rsidP="007A40B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tbl>
      <w:tblPr>
        <w:tblW w:w="0" w:type="auto"/>
        <w:tblInd w:w="12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35"/>
      </w:tblGrid>
      <w:tr w:rsidR="007047A3" w:rsidRPr="005106F8" w14:paraId="6DCC68EA" w14:textId="77777777" w:rsidTr="00E54F76">
        <w:tc>
          <w:tcPr>
            <w:tcW w:w="2835" w:type="dxa"/>
            <w:shd w:val="clear" w:color="auto" w:fill="auto"/>
            <w:vAlign w:val="center"/>
          </w:tcPr>
          <w:p w14:paraId="06470661" w14:textId="77777777" w:rsidR="007047A3" w:rsidRPr="005106F8" w:rsidRDefault="0051792E" w:rsidP="001D68D2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>Variabel Bebas</w:t>
            </w:r>
          </w:p>
        </w:tc>
      </w:tr>
      <w:tr w:rsidR="007047A3" w:rsidRPr="005106F8" w14:paraId="510C8455" w14:textId="77777777" w:rsidTr="00E54F76">
        <w:tc>
          <w:tcPr>
            <w:tcW w:w="2835" w:type="dxa"/>
            <w:shd w:val="clear" w:color="auto" w:fill="auto"/>
            <w:vAlign w:val="center"/>
          </w:tcPr>
          <w:p w14:paraId="55E1C341" w14:textId="77777777" w:rsidR="007047A3" w:rsidRPr="005106F8" w:rsidRDefault="008E0CB3" w:rsidP="001D68D2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</w:t>
            </w:r>
            <w:r w:rsidR="00797B06">
              <w:rPr>
                <w:rFonts w:ascii="Times New Roman" w:hAnsi="Times New Roman"/>
                <w:sz w:val="24"/>
                <w:szCs w:val="24"/>
              </w:rPr>
              <w:t>e</w:t>
            </w:r>
            <w:r w:rsidR="00E54F76">
              <w:rPr>
                <w:rFonts w:ascii="Times New Roman" w:hAnsi="Times New Roman"/>
                <w:sz w:val="24"/>
                <w:szCs w:val="24"/>
              </w:rPr>
              <w:t>ngelola</w:t>
            </w:r>
            <w:r>
              <w:rPr>
                <w:rFonts w:ascii="Times New Roman" w:hAnsi="Times New Roman"/>
                <w:sz w:val="24"/>
                <w:szCs w:val="24"/>
              </w:rPr>
              <w:t>K</w:t>
            </w:r>
            <w:r w:rsidR="00797B06">
              <w:rPr>
                <w:rFonts w:ascii="Times New Roman" w:hAnsi="Times New Roman"/>
                <w:sz w:val="24"/>
                <w:szCs w:val="24"/>
              </w:rPr>
              <w:t>ebersihan</w:t>
            </w:r>
            <w:r w:rsidR="00AA5D39">
              <w:rPr>
                <w:rFonts w:ascii="Times New Roman" w:hAnsi="Times New Roman"/>
                <w:sz w:val="24"/>
                <w:szCs w:val="24"/>
              </w:rPr>
              <w:t xml:space="preserve"> dan </w:t>
            </w:r>
            <w:r w:rsidR="004B148F">
              <w:rPr>
                <w:rFonts w:ascii="Times New Roman" w:hAnsi="Times New Roman"/>
                <w:sz w:val="24"/>
                <w:szCs w:val="24"/>
              </w:rPr>
              <w:t>Pedagang Pasar</w:t>
            </w:r>
          </w:p>
        </w:tc>
      </w:tr>
      <w:tr w:rsidR="007047A3" w:rsidRPr="005106F8" w14:paraId="1AFFB207" w14:textId="77777777" w:rsidTr="00E54F76">
        <w:tc>
          <w:tcPr>
            <w:tcW w:w="2835" w:type="dxa"/>
            <w:shd w:val="clear" w:color="auto" w:fill="auto"/>
            <w:vAlign w:val="center"/>
          </w:tcPr>
          <w:p w14:paraId="683D840C" w14:textId="77777777" w:rsidR="007047A3" w:rsidRPr="005106F8" w:rsidRDefault="0051792E" w:rsidP="001D68D2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>Pengetahuan</w:t>
            </w:r>
          </w:p>
        </w:tc>
      </w:tr>
    </w:tbl>
    <w:p w14:paraId="5E5D7F12" w14:textId="77777777" w:rsidR="00633411" w:rsidRPr="005106F8" w:rsidRDefault="00633411" w:rsidP="001D68D2">
      <w:pPr>
        <w:spacing w:after="0" w:line="360" w:lineRule="auto"/>
        <w:rPr>
          <w:vanish/>
        </w:rPr>
      </w:pPr>
    </w:p>
    <w:p w14:paraId="43E0CF26" w14:textId="77777777" w:rsidR="007047A3" w:rsidRDefault="007047A3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2277B714" w14:textId="77777777" w:rsidR="007A40B2" w:rsidRDefault="007A40B2" w:rsidP="001D68D2">
      <w:pPr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</w:rPr>
      </w:pPr>
    </w:p>
    <w:p w14:paraId="65B73EAC" w14:textId="77777777" w:rsidR="007A40B2" w:rsidRDefault="007A40B2" w:rsidP="001D68D2">
      <w:pPr>
        <w:spacing w:after="0" w:line="360" w:lineRule="auto"/>
        <w:ind w:left="1080"/>
        <w:jc w:val="center"/>
        <w:rPr>
          <w:rFonts w:ascii="Times New Roman" w:hAnsi="Times New Roman"/>
          <w:sz w:val="24"/>
          <w:szCs w:val="24"/>
        </w:rPr>
      </w:pPr>
    </w:p>
    <w:p w14:paraId="41EC4678" w14:textId="77777777" w:rsidR="009B4455" w:rsidRDefault="009B4455" w:rsidP="001D68D2">
      <w:pPr>
        <w:spacing w:after="0" w:line="360" w:lineRule="auto"/>
        <w:ind w:left="1080"/>
        <w:jc w:val="center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Gambar </w:t>
      </w:r>
      <w:r w:rsidR="00D114A9">
        <w:rPr>
          <w:rFonts w:ascii="Times New Roman" w:hAnsi="Times New Roman"/>
          <w:sz w:val="24"/>
          <w:szCs w:val="24"/>
        </w:rPr>
        <w:t>3</w:t>
      </w:r>
      <w:r>
        <w:rPr>
          <w:rFonts w:ascii="Times New Roman" w:hAnsi="Times New Roman"/>
          <w:sz w:val="24"/>
          <w:szCs w:val="24"/>
        </w:rPr>
        <w:t>.</w:t>
      </w:r>
      <w:r w:rsidR="00A65218"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/>
          <w:i/>
          <w:iCs/>
          <w:sz w:val="24"/>
          <w:szCs w:val="24"/>
        </w:rPr>
        <w:t xml:space="preserve">Skema </w:t>
      </w:r>
      <w:r w:rsidR="00A65218">
        <w:rPr>
          <w:rFonts w:ascii="Times New Roman" w:hAnsi="Times New Roman"/>
          <w:i/>
          <w:iCs/>
          <w:sz w:val="24"/>
          <w:szCs w:val="24"/>
        </w:rPr>
        <w:t>H</w:t>
      </w:r>
      <w:r>
        <w:rPr>
          <w:rFonts w:ascii="Times New Roman" w:hAnsi="Times New Roman"/>
          <w:i/>
          <w:iCs/>
          <w:sz w:val="24"/>
          <w:szCs w:val="24"/>
        </w:rPr>
        <w:t xml:space="preserve">ubungan </w:t>
      </w:r>
      <w:r w:rsidR="00A65218">
        <w:rPr>
          <w:rFonts w:ascii="Times New Roman" w:hAnsi="Times New Roman"/>
          <w:i/>
          <w:iCs/>
          <w:sz w:val="24"/>
          <w:szCs w:val="24"/>
        </w:rPr>
        <w:t>A</w:t>
      </w:r>
      <w:r>
        <w:rPr>
          <w:rFonts w:ascii="Times New Roman" w:hAnsi="Times New Roman"/>
          <w:i/>
          <w:iCs/>
          <w:sz w:val="24"/>
          <w:szCs w:val="24"/>
        </w:rPr>
        <w:t xml:space="preserve">ntara </w:t>
      </w:r>
      <w:r w:rsidR="00A65218">
        <w:rPr>
          <w:rFonts w:ascii="Times New Roman" w:hAnsi="Times New Roman"/>
          <w:i/>
          <w:iCs/>
          <w:sz w:val="24"/>
          <w:szCs w:val="24"/>
        </w:rPr>
        <w:t>V</w:t>
      </w:r>
      <w:r>
        <w:rPr>
          <w:rFonts w:ascii="Times New Roman" w:hAnsi="Times New Roman"/>
          <w:i/>
          <w:iCs/>
          <w:sz w:val="24"/>
          <w:szCs w:val="24"/>
        </w:rPr>
        <w:t xml:space="preserve">ariabel </w:t>
      </w:r>
      <w:r w:rsidR="00A65218">
        <w:rPr>
          <w:rFonts w:ascii="Times New Roman" w:hAnsi="Times New Roman"/>
          <w:i/>
          <w:iCs/>
          <w:sz w:val="24"/>
          <w:szCs w:val="24"/>
        </w:rPr>
        <w:t>P</w:t>
      </w:r>
      <w:r>
        <w:rPr>
          <w:rFonts w:ascii="Times New Roman" w:hAnsi="Times New Roman"/>
          <w:i/>
          <w:iCs/>
          <w:sz w:val="24"/>
          <w:szCs w:val="24"/>
        </w:rPr>
        <w:t>enelitian</w:t>
      </w:r>
    </w:p>
    <w:p w14:paraId="20583858" w14:textId="77777777" w:rsidR="009B4455" w:rsidRDefault="009B4455" w:rsidP="001D68D2">
      <w:pPr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eterangan :</w:t>
      </w:r>
    </w:p>
    <w:p w14:paraId="73765E22" w14:textId="77777777" w:rsidR="003C3D41" w:rsidRDefault="00B72FDC" w:rsidP="001D68D2">
      <w:pPr>
        <w:tabs>
          <w:tab w:val="left" w:pos="2385"/>
        </w:tabs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en-US"/>
        </w:rPr>
        <w:pict w14:anchorId="50B0AD20">
          <v:shape id="AutoShape 3" o:spid="_x0000_s1040" type="#_x0000_t32" style="position:absolute;left:0;text-align:left;margin-left:54.6pt;margin-top:7.05pt;width:55.5pt;height: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"/>
        </w:pict>
      </w:r>
      <w:r w:rsidR="009B4455">
        <w:rPr>
          <w:rFonts w:ascii="Times New Roman" w:hAnsi="Times New Roman"/>
          <w:sz w:val="24"/>
          <w:szCs w:val="24"/>
        </w:rPr>
        <w:tab/>
        <w:t>: Variabel yang diteliti</w:t>
      </w:r>
    </w:p>
    <w:p w14:paraId="1F063A36" w14:textId="77777777" w:rsidR="00AC3122" w:rsidRDefault="00AC3122" w:rsidP="001D68D2">
      <w:pPr>
        <w:tabs>
          <w:tab w:val="left" w:pos="2385"/>
        </w:tabs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4CF3E6D5" w14:textId="77777777" w:rsidR="00C10A2E" w:rsidRDefault="00C10A2E" w:rsidP="001D68D2">
      <w:pPr>
        <w:tabs>
          <w:tab w:val="left" w:pos="2385"/>
        </w:tabs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43EB6294" w14:textId="77777777" w:rsidR="00C10A2E" w:rsidRDefault="00C10A2E" w:rsidP="001D68D2">
      <w:pPr>
        <w:tabs>
          <w:tab w:val="left" w:pos="2385"/>
        </w:tabs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3831A281" w14:textId="77777777" w:rsidR="00C10A2E" w:rsidRDefault="00C10A2E" w:rsidP="001D68D2">
      <w:pPr>
        <w:tabs>
          <w:tab w:val="left" w:pos="2385"/>
        </w:tabs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6334076D" w14:textId="77777777" w:rsidR="00C10A2E" w:rsidRDefault="00C10A2E" w:rsidP="001D68D2">
      <w:pPr>
        <w:tabs>
          <w:tab w:val="left" w:pos="2385"/>
        </w:tabs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5E0DD542" w14:textId="77777777" w:rsidR="00C10A2E" w:rsidRPr="007047A3" w:rsidRDefault="00C10A2E" w:rsidP="001D68D2">
      <w:pPr>
        <w:tabs>
          <w:tab w:val="left" w:pos="2385"/>
        </w:tabs>
        <w:spacing w:after="0" w:line="360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14:paraId="53BB3E0F" w14:textId="77777777" w:rsidR="00376489" w:rsidRDefault="00376489" w:rsidP="00D2625C">
      <w:pPr>
        <w:numPr>
          <w:ilvl w:val="0"/>
          <w:numId w:val="21"/>
        </w:num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  <w:sectPr w:rsidR="00376489" w:rsidSect="001222B0">
          <w:footerReference w:type="default" r:id="rId8"/>
          <w:type w:val="continuous"/>
          <w:pgSz w:w="11906" w:h="16838" w:code="9"/>
          <w:pgMar w:top="2268" w:right="1701" w:bottom="1701" w:left="2268" w:header="709" w:footer="709" w:gutter="0"/>
          <w:pgNumType w:start="40"/>
          <w:cols w:space="708"/>
          <w:docGrid w:linePitch="360"/>
        </w:sectPr>
      </w:pPr>
    </w:p>
    <w:p w14:paraId="5148B3AB" w14:textId="77777777" w:rsidR="000F0E66" w:rsidRPr="005E6319" w:rsidRDefault="000F0E66" w:rsidP="005E6319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5E6319">
        <w:rPr>
          <w:rFonts w:ascii="Times New Roman" w:hAnsi="Times New Roman"/>
          <w:b/>
          <w:bCs/>
          <w:sz w:val="24"/>
          <w:szCs w:val="24"/>
        </w:rPr>
        <w:lastRenderedPageBreak/>
        <w:t>Definisi Operasional</w:t>
      </w:r>
    </w:p>
    <w:p w14:paraId="6D218860" w14:textId="77777777" w:rsidR="009B4455" w:rsidRDefault="009B4455" w:rsidP="001D68D2">
      <w:pPr>
        <w:spacing w:after="0" w:line="360" w:lineRule="auto"/>
        <w:ind w:left="720"/>
        <w:jc w:val="center"/>
        <w:rPr>
          <w:rFonts w:ascii="Times New Roman" w:hAnsi="Times New Roman"/>
          <w:b/>
          <w:bCs/>
          <w:sz w:val="24"/>
          <w:szCs w:val="24"/>
        </w:rPr>
      </w:pPr>
      <w:r w:rsidRPr="009B4455">
        <w:rPr>
          <w:rFonts w:ascii="Times New Roman" w:hAnsi="Times New Roman"/>
          <w:b/>
          <w:bCs/>
          <w:sz w:val="24"/>
          <w:szCs w:val="24"/>
        </w:rPr>
        <w:t xml:space="preserve">Tabel </w:t>
      </w:r>
      <w:r w:rsidR="00C7188D">
        <w:rPr>
          <w:rFonts w:ascii="Times New Roman" w:hAnsi="Times New Roman"/>
          <w:b/>
          <w:bCs/>
          <w:sz w:val="24"/>
          <w:szCs w:val="24"/>
        </w:rPr>
        <w:t>III</w:t>
      </w:r>
      <w:r w:rsidRPr="009B4455">
        <w:rPr>
          <w:rFonts w:ascii="Times New Roman" w:hAnsi="Times New Roman"/>
          <w:b/>
          <w:bCs/>
          <w:sz w:val="24"/>
          <w:szCs w:val="24"/>
        </w:rPr>
        <w:t>.</w:t>
      </w:r>
      <w:r w:rsidR="00C7188D">
        <w:rPr>
          <w:rFonts w:ascii="Times New Roman" w:hAnsi="Times New Roman"/>
          <w:b/>
          <w:bCs/>
          <w:sz w:val="24"/>
          <w:szCs w:val="24"/>
        </w:rPr>
        <w:t>2</w:t>
      </w:r>
      <w:r w:rsidRPr="009B4455">
        <w:rPr>
          <w:rFonts w:ascii="Times New Roman" w:hAnsi="Times New Roman"/>
          <w:b/>
          <w:bCs/>
          <w:sz w:val="24"/>
          <w:szCs w:val="24"/>
        </w:rPr>
        <w:t xml:space="preserve"> Definisi Operasional</w:t>
      </w:r>
    </w:p>
    <w:tbl>
      <w:tblPr>
        <w:tblW w:w="14884" w:type="dxa"/>
        <w:tblInd w:w="-6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43"/>
        <w:gridCol w:w="2069"/>
        <w:gridCol w:w="4143"/>
        <w:gridCol w:w="1418"/>
        <w:gridCol w:w="3429"/>
        <w:gridCol w:w="1133"/>
        <w:gridCol w:w="1249"/>
      </w:tblGrid>
      <w:tr w:rsidR="00C92B90" w:rsidRPr="005106F8" w14:paraId="5B740D46" w14:textId="77777777" w:rsidTr="002D27CE">
        <w:tc>
          <w:tcPr>
            <w:tcW w:w="1443" w:type="dxa"/>
            <w:shd w:val="clear" w:color="auto" w:fill="auto"/>
          </w:tcPr>
          <w:p w14:paraId="3A79C23D" w14:textId="77777777" w:rsidR="00C10A2E" w:rsidRPr="00AF2866" w:rsidRDefault="00C10A2E" w:rsidP="001D68D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bookmarkStart w:id="2" w:name="_Hlk66531079"/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Variabel</w:t>
            </w:r>
          </w:p>
        </w:tc>
        <w:tc>
          <w:tcPr>
            <w:tcW w:w="2069" w:type="dxa"/>
            <w:shd w:val="clear" w:color="auto" w:fill="auto"/>
          </w:tcPr>
          <w:p w14:paraId="6C1D5F45" w14:textId="77777777" w:rsidR="00C10A2E" w:rsidRPr="00AF2866" w:rsidRDefault="00C10A2E" w:rsidP="001D68D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Definisi</w:t>
            </w:r>
          </w:p>
        </w:tc>
        <w:tc>
          <w:tcPr>
            <w:tcW w:w="4143" w:type="dxa"/>
          </w:tcPr>
          <w:p w14:paraId="3DDCD45A" w14:textId="77777777" w:rsidR="00C10A2E" w:rsidRPr="00AF2866" w:rsidRDefault="00C10A2E" w:rsidP="001D68D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1418" w:type="dxa"/>
            <w:shd w:val="clear" w:color="auto" w:fill="auto"/>
          </w:tcPr>
          <w:p w14:paraId="5BCB44F4" w14:textId="77777777" w:rsidR="00C10A2E" w:rsidRPr="00AF2866" w:rsidRDefault="00C10A2E" w:rsidP="001D68D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Cara Ukur</w:t>
            </w:r>
          </w:p>
        </w:tc>
        <w:tc>
          <w:tcPr>
            <w:tcW w:w="3429" w:type="dxa"/>
            <w:shd w:val="clear" w:color="auto" w:fill="auto"/>
          </w:tcPr>
          <w:p w14:paraId="202130B1" w14:textId="77777777" w:rsidR="00C10A2E" w:rsidRPr="00AF2866" w:rsidRDefault="00C10A2E" w:rsidP="001D68D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Kategori</w:t>
            </w:r>
          </w:p>
        </w:tc>
        <w:tc>
          <w:tcPr>
            <w:tcW w:w="1133" w:type="dxa"/>
            <w:shd w:val="clear" w:color="auto" w:fill="auto"/>
          </w:tcPr>
          <w:p w14:paraId="3455A6EE" w14:textId="77777777" w:rsidR="00C10A2E" w:rsidRPr="00AF2866" w:rsidRDefault="00C10A2E" w:rsidP="001D68D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Alat Ukur</w:t>
            </w:r>
          </w:p>
        </w:tc>
        <w:tc>
          <w:tcPr>
            <w:tcW w:w="1249" w:type="dxa"/>
          </w:tcPr>
          <w:p w14:paraId="54F1CDE1" w14:textId="77777777" w:rsidR="00C10A2E" w:rsidRPr="00AF2866" w:rsidRDefault="00C10A2E" w:rsidP="001D68D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Skala Data</w:t>
            </w:r>
          </w:p>
        </w:tc>
      </w:tr>
      <w:bookmarkEnd w:id="2"/>
      <w:tr w:rsidR="00C92B90" w:rsidRPr="005106F8" w14:paraId="62611A61" w14:textId="77777777" w:rsidTr="002D27CE">
        <w:tc>
          <w:tcPr>
            <w:tcW w:w="1443" w:type="dxa"/>
            <w:shd w:val="clear" w:color="auto" w:fill="auto"/>
          </w:tcPr>
          <w:p w14:paraId="0E2E1CC9" w14:textId="77777777" w:rsidR="00C10A2E" w:rsidRPr="005106F8" w:rsidRDefault="00C10A2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>Pengetahuan</w:t>
            </w:r>
          </w:p>
        </w:tc>
        <w:tc>
          <w:tcPr>
            <w:tcW w:w="2069" w:type="dxa"/>
            <w:shd w:val="clear" w:color="auto" w:fill="auto"/>
          </w:tcPr>
          <w:p w14:paraId="1A130325" w14:textId="588C7A2D" w:rsidR="00C10A2E" w:rsidRDefault="005862AC" w:rsidP="00C92B90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ngetahua</w:t>
            </w:r>
            <w:r w:rsidR="00B907B4">
              <w:rPr>
                <w:rFonts w:ascii="Times New Roman" w:hAnsi="Times New Roman"/>
                <w:sz w:val="24"/>
                <w:szCs w:val="24"/>
              </w:rPr>
              <w:t>n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adalah</w:t>
            </w:r>
            <w:r w:rsidR="00B907B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0F2C7A">
              <w:rPr>
                <w:rFonts w:ascii="Times New Roman" w:hAnsi="Times New Roman"/>
                <w:sz w:val="24"/>
                <w:szCs w:val="24"/>
              </w:rPr>
              <w:t>kemampuan berfikir seseorang yang berasal dari dalam diri seseorang itu sendiri, mendapatkan pengetahuan yang mereka ketahui dari kejadian langsung maupun tidak langsung.</w:t>
            </w:r>
          </w:p>
          <w:p w14:paraId="666C57CA" w14:textId="77777777" w:rsidR="00B907B4" w:rsidRPr="005106F8" w:rsidRDefault="00B907B4" w:rsidP="00C92B90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143" w:type="dxa"/>
          </w:tcPr>
          <w:p w14:paraId="6570C6CF" w14:textId="77777777" w:rsidR="008B7AA6" w:rsidRDefault="00010638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Lokasi</w:t>
            </w:r>
          </w:p>
          <w:p w14:paraId="3287D8A7" w14:textId="77777777" w:rsidR="00010638" w:rsidRDefault="00010638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Lingkungan</w:t>
            </w:r>
          </w:p>
          <w:p w14:paraId="208F5643" w14:textId="77777777" w:rsidR="00010638" w:rsidRDefault="00010638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angunan</w:t>
            </w:r>
          </w:p>
          <w:p w14:paraId="35ED08C7" w14:textId="77777777" w:rsidR="00010638" w:rsidRPr="00E36673" w:rsidRDefault="00E36673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onstruksi bangunan</w:t>
            </w:r>
          </w:p>
          <w:p w14:paraId="61769C39" w14:textId="77777777" w:rsidR="00010638" w:rsidRDefault="00010638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ir bersih</w:t>
            </w:r>
          </w:p>
          <w:p w14:paraId="1E54200F" w14:textId="77777777" w:rsidR="00010638" w:rsidRDefault="00010638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Jamban</w:t>
            </w:r>
          </w:p>
          <w:p w14:paraId="1C5EA1C3" w14:textId="77777777" w:rsidR="00010638" w:rsidRPr="00E36673" w:rsidRDefault="00010638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mbuanga</w:t>
            </w:r>
            <w:r w:rsidR="00E36673">
              <w:rPr>
                <w:rFonts w:ascii="Times New Roman" w:hAnsi="Times New Roman"/>
                <w:sz w:val="24"/>
                <w:szCs w:val="24"/>
              </w:rPr>
              <w:t>n Sampah Domestik</w:t>
            </w:r>
          </w:p>
          <w:p w14:paraId="75708629" w14:textId="77777777" w:rsidR="003C57E5" w:rsidRPr="00E36673" w:rsidRDefault="003C57E5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embuangan </w:t>
            </w:r>
            <w:r w:rsidR="00E36673">
              <w:rPr>
                <w:rFonts w:ascii="Times New Roman" w:hAnsi="Times New Roman"/>
                <w:sz w:val="24"/>
                <w:szCs w:val="24"/>
              </w:rPr>
              <w:t>Air Limbah</w:t>
            </w:r>
          </w:p>
          <w:p w14:paraId="78D7C84E" w14:textId="77777777" w:rsidR="003C57E5" w:rsidRDefault="003C57E5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arana Cuci Tangan</w:t>
            </w:r>
          </w:p>
          <w:p w14:paraId="092C4A75" w14:textId="77777777" w:rsidR="00E36673" w:rsidRDefault="00E36673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ektor</w:t>
            </w:r>
          </w:p>
          <w:p w14:paraId="03311032" w14:textId="77777777" w:rsidR="00E36673" w:rsidRDefault="00E36673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ualitas Makanan dan Bahan Pangan</w:t>
            </w:r>
          </w:p>
          <w:p w14:paraId="0C470FA8" w14:textId="77777777" w:rsidR="00E36673" w:rsidRDefault="00E36673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esinfeksi</w:t>
            </w:r>
          </w:p>
          <w:p w14:paraId="1D304A12" w14:textId="77777777" w:rsidR="00010638" w:rsidRDefault="00E36673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HBS</w:t>
            </w:r>
          </w:p>
          <w:p w14:paraId="60965B2F" w14:textId="77777777" w:rsidR="00010638" w:rsidRDefault="00E36673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lat Pemadam Kebakaran</w:t>
            </w:r>
          </w:p>
          <w:p w14:paraId="0335160C" w14:textId="77777777" w:rsidR="00010638" w:rsidRPr="00E36673" w:rsidRDefault="00E36673" w:rsidP="00D2625C">
            <w:pPr>
              <w:pStyle w:val="ListParagraph"/>
              <w:numPr>
                <w:ilvl w:val="0"/>
                <w:numId w:val="13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os Pelayanan Kesehatan</w:t>
            </w:r>
          </w:p>
        </w:tc>
        <w:tc>
          <w:tcPr>
            <w:tcW w:w="1418" w:type="dxa"/>
            <w:shd w:val="clear" w:color="auto" w:fill="auto"/>
          </w:tcPr>
          <w:p w14:paraId="269B7ED0" w14:textId="77777777" w:rsidR="00C10A2E" w:rsidRPr="000C7638" w:rsidRDefault="00D616BE" w:rsidP="00C92B90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es wawancara</w:t>
            </w:r>
          </w:p>
        </w:tc>
        <w:tc>
          <w:tcPr>
            <w:tcW w:w="3429" w:type="dxa"/>
            <w:shd w:val="clear" w:color="auto" w:fill="auto"/>
          </w:tcPr>
          <w:p w14:paraId="4A2D9251" w14:textId="533613E6" w:rsidR="00C92B90" w:rsidRDefault="00C92B90" w:rsidP="00C92B90">
            <w:pPr>
              <w:spacing w:after="0" w:line="360" w:lineRule="auto"/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  <w:t>Pengelola Kebersihan</w:t>
            </w:r>
          </w:p>
          <w:p w14:paraId="5CA64115" w14:textId="78CC690F" w:rsidR="00C92B90" w:rsidRDefault="00C92B90" w:rsidP="00D2625C">
            <w:pPr>
              <w:pStyle w:val="ListParagraph"/>
              <w:numPr>
                <w:ilvl w:val="0"/>
                <w:numId w:val="37"/>
              </w:numPr>
              <w:spacing w:after="0" w:line="360" w:lineRule="auto"/>
              <w:ind w:left="264" w:hanging="28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aik jika memperoleh skor 26 – 34 (76% - 100%)</w:t>
            </w:r>
          </w:p>
          <w:p w14:paraId="4D107327" w14:textId="5EE03FE3" w:rsidR="00C92B90" w:rsidRPr="00C92B90" w:rsidRDefault="00C92B90" w:rsidP="00D2625C">
            <w:pPr>
              <w:pStyle w:val="ListParagraph"/>
              <w:numPr>
                <w:ilvl w:val="0"/>
                <w:numId w:val="37"/>
              </w:numPr>
              <w:spacing w:after="0" w:line="360" w:lineRule="auto"/>
              <w:ind w:left="264" w:hanging="28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urang jika memperoleh skor 17 – 25 (0% - 74%)</w:t>
            </w:r>
          </w:p>
          <w:p w14:paraId="225447AD" w14:textId="7F755475" w:rsidR="00C92B90" w:rsidRPr="00C92B90" w:rsidRDefault="00C92B90" w:rsidP="00C92B90">
            <w:pPr>
              <w:spacing w:after="0" w:line="360" w:lineRule="auto"/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  <w:t>Pedagang Pasar</w:t>
            </w:r>
          </w:p>
          <w:p w14:paraId="365CAABC" w14:textId="4020ECEA" w:rsidR="00B907B4" w:rsidRPr="005106F8" w:rsidRDefault="00B907B4" w:rsidP="00D2625C">
            <w:pPr>
              <w:numPr>
                <w:ilvl w:val="0"/>
                <w:numId w:val="14"/>
              </w:numPr>
              <w:spacing w:after="0" w:line="360" w:lineRule="auto"/>
              <w:ind w:left="295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 xml:space="preserve">Baik 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jika memperoleh skor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2</w:t>
            </w:r>
            <w:r w:rsidR="0004075A">
              <w:rPr>
                <w:rFonts w:ascii="Times New Roman" w:hAnsi="Times New Roman"/>
                <w:sz w:val="24"/>
                <w:szCs w:val="24"/>
              </w:rPr>
              <w:t>9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- </w:t>
            </w:r>
            <w:r w:rsidR="0004075A">
              <w:rPr>
                <w:rFonts w:ascii="Times New Roman" w:hAnsi="Times New Roman"/>
                <w:sz w:val="24"/>
                <w:szCs w:val="24"/>
              </w:rPr>
              <w:t>34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 w:rsidR="00965A2C">
              <w:rPr>
                <w:rFonts w:ascii="Times New Roman" w:hAnsi="Times New Roman"/>
                <w:sz w:val="24"/>
                <w:szCs w:val="24"/>
              </w:rPr>
              <w:t>8</w:t>
            </w:r>
            <w:r w:rsidR="0004075A">
              <w:rPr>
                <w:rFonts w:ascii="Times New Roman" w:hAnsi="Times New Roman"/>
                <w:sz w:val="24"/>
                <w:szCs w:val="24"/>
              </w:rPr>
              <w:t>5</w:t>
            </w:r>
            <w:r>
              <w:rPr>
                <w:rFonts w:ascii="Times New Roman" w:hAnsi="Times New Roman"/>
                <w:sz w:val="24"/>
                <w:szCs w:val="24"/>
              </w:rPr>
              <w:t>% - 100%)</w:t>
            </w:r>
          </w:p>
          <w:p w14:paraId="1C0ECF7B" w14:textId="0490040C" w:rsidR="00B907B4" w:rsidRDefault="00B907B4" w:rsidP="00D2625C">
            <w:pPr>
              <w:numPr>
                <w:ilvl w:val="0"/>
                <w:numId w:val="14"/>
              </w:numPr>
              <w:spacing w:after="0" w:line="360" w:lineRule="auto"/>
              <w:ind w:left="358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 xml:space="preserve">Cukup 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jika memperoleh skor </w:t>
            </w:r>
            <w:r w:rsidR="0004075A">
              <w:rPr>
                <w:rFonts w:ascii="Times New Roman" w:hAnsi="Times New Roman"/>
                <w:sz w:val="24"/>
                <w:szCs w:val="24"/>
              </w:rPr>
              <w:t>23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2</w:t>
            </w:r>
            <w:r w:rsidR="0004075A">
              <w:rPr>
                <w:rFonts w:ascii="Times New Roman" w:hAnsi="Times New Roman"/>
                <w:sz w:val="24"/>
                <w:szCs w:val="24"/>
              </w:rPr>
              <w:t>8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 w:rsidR="00763447">
              <w:rPr>
                <w:rFonts w:ascii="Times New Roman" w:hAnsi="Times New Roman"/>
                <w:sz w:val="24"/>
                <w:szCs w:val="24"/>
              </w:rPr>
              <w:t>68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%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82</w:t>
            </w:r>
            <w:r>
              <w:rPr>
                <w:rFonts w:ascii="Times New Roman" w:hAnsi="Times New Roman"/>
                <w:sz w:val="24"/>
                <w:szCs w:val="24"/>
              </w:rPr>
              <w:t>%)</w:t>
            </w:r>
          </w:p>
          <w:p w14:paraId="7F3A6BB6" w14:textId="13251BB1" w:rsidR="00C92B90" w:rsidRPr="00C92B90" w:rsidRDefault="00AA7E0D" w:rsidP="00D2625C">
            <w:pPr>
              <w:numPr>
                <w:ilvl w:val="0"/>
                <w:numId w:val="14"/>
              </w:numPr>
              <w:spacing w:after="0" w:line="360" w:lineRule="auto"/>
              <w:ind w:left="35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Kurang jika memperoleh skor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  <w:r w:rsidR="0004075A">
              <w:rPr>
                <w:rFonts w:ascii="Times New Roman" w:hAnsi="Times New Roman"/>
                <w:sz w:val="24"/>
                <w:szCs w:val="24"/>
              </w:rPr>
              <w:t>7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- </w:t>
            </w:r>
            <w:r w:rsidR="0004075A">
              <w:rPr>
                <w:rFonts w:ascii="Times New Roman" w:hAnsi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0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%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6</w:t>
            </w:r>
            <w:r w:rsidR="0004075A">
              <w:rPr>
                <w:rFonts w:ascii="Times New Roman" w:hAnsi="Times New Roman"/>
                <w:sz w:val="24"/>
                <w:szCs w:val="24"/>
              </w:rPr>
              <w:t>5</w:t>
            </w:r>
            <w:r w:rsidR="00B907B4" w:rsidRPr="00B907B4">
              <w:rPr>
                <w:rFonts w:ascii="Times New Roman" w:hAnsi="Times New Roman"/>
                <w:sz w:val="24"/>
                <w:szCs w:val="24"/>
              </w:rPr>
              <w:t>%)</w:t>
            </w:r>
          </w:p>
        </w:tc>
        <w:tc>
          <w:tcPr>
            <w:tcW w:w="1133" w:type="dxa"/>
            <w:shd w:val="clear" w:color="auto" w:fill="auto"/>
          </w:tcPr>
          <w:p w14:paraId="7F4310A3" w14:textId="77777777" w:rsidR="00C10A2E" w:rsidRPr="005106F8" w:rsidRDefault="00C10A2E" w:rsidP="00C92B90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>Checklist lembar observasi</w:t>
            </w:r>
          </w:p>
        </w:tc>
        <w:tc>
          <w:tcPr>
            <w:tcW w:w="1249" w:type="dxa"/>
          </w:tcPr>
          <w:p w14:paraId="4AE2303B" w14:textId="77777777" w:rsidR="00C10A2E" w:rsidRPr="005106F8" w:rsidRDefault="00C10A2E" w:rsidP="00C92B90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kala Ordinal</w:t>
            </w:r>
          </w:p>
        </w:tc>
      </w:tr>
      <w:tr w:rsidR="00C92B90" w:rsidRPr="00AF2866" w14:paraId="67B3FFD4" w14:textId="77777777" w:rsidTr="002D27CE">
        <w:tc>
          <w:tcPr>
            <w:tcW w:w="1443" w:type="dxa"/>
            <w:shd w:val="clear" w:color="auto" w:fill="auto"/>
          </w:tcPr>
          <w:p w14:paraId="423DD800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lastRenderedPageBreak/>
              <w:t>Variabel</w:t>
            </w:r>
          </w:p>
        </w:tc>
        <w:tc>
          <w:tcPr>
            <w:tcW w:w="2069" w:type="dxa"/>
            <w:shd w:val="clear" w:color="auto" w:fill="auto"/>
          </w:tcPr>
          <w:p w14:paraId="59944CE4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Definisi</w:t>
            </w:r>
          </w:p>
        </w:tc>
        <w:tc>
          <w:tcPr>
            <w:tcW w:w="4143" w:type="dxa"/>
          </w:tcPr>
          <w:p w14:paraId="2956BF51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1418" w:type="dxa"/>
            <w:shd w:val="clear" w:color="auto" w:fill="auto"/>
          </w:tcPr>
          <w:p w14:paraId="7FF63CE5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Cara Ukur</w:t>
            </w:r>
          </w:p>
        </w:tc>
        <w:tc>
          <w:tcPr>
            <w:tcW w:w="3429" w:type="dxa"/>
            <w:shd w:val="clear" w:color="auto" w:fill="auto"/>
          </w:tcPr>
          <w:p w14:paraId="248B1F6B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Kategori</w:t>
            </w:r>
          </w:p>
        </w:tc>
        <w:tc>
          <w:tcPr>
            <w:tcW w:w="1133" w:type="dxa"/>
            <w:shd w:val="clear" w:color="auto" w:fill="auto"/>
          </w:tcPr>
          <w:p w14:paraId="08411A06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Alat Ukur</w:t>
            </w:r>
          </w:p>
        </w:tc>
        <w:tc>
          <w:tcPr>
            <w:tcW w:w="1249" w:type="dxa"/>
          </w:tcPr>
          <w:p w14:paraId="44901CF7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Skala Data</w:t>
            </w:r>
          </w:p>
        </w:tc>
      </w:tr>
      <w:tr w:rsidR="00C92B90" w:rsidRPr="005106F8" w14:paraId="7F21F036" w14:textId="77777777" w:rsidTr="002D27CE">
        <w:tc>
          <w:tcPr>
            <w:tcW w:w="1443" w:type="dxa"/>
            <w:shd w:val="clear" w:color="auto" w:fill="auto"/>
          </w:tcPr>
          <w:p w14:paraId="7F6A4885" w14:textId="77777777" w:rsidR="00C10A2E" w:rsidRPr="005106F8" w:rsidRDefault="00C10A2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>Tindakan</w:t>
            </w:r>
          </w:p>
        </w:tc>
        <w:tc>
          <w:tcPr>
            <w:tcW w:w="2069" w:type="dxa"/>
            <w:shd w:val="clear" w:color="auto" w:fill="auto"/>
          </w:tcPr>
          <w:p w14:paraId="2B6D14B9" w14:textId="488E41A0" w:rsidR="00C10A2E" w:rsidRPr="005106F8" w:rsidRDefault="00C10A2E" w:rsidP="001D68D2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</w:t>
            </w:r>
            <w:r w:rsidRPr="005106F8">
              <w:rPr>
                <w:rFonts w:ascii="Times New Roman" w:hAnsi="Times New Roman"/>
                <w:sz w:val="24"/>
                <w:szCs w:val="24"/>
              </w:rPr>
              <w:t xml:space="preserve">indakan adalah </w:t>
            </w:r>
            <w:r w:rsidR="000F2C7A">
              <w:rPr>
                <w:rFonts w:ascii="Times New Roman" w:hAnsi="Times New Roman"/>
                <w:sz w:val="24"/>
                <w:szCs w:val="24"/>
              </w:rPr>
              <w:t>suatu perilaku seseorang yang dilakukan secara tanpa sadar maupun tidak sadar yang sebelumnya telak mereka ketahui dari kejadian nyata.</w:t>
            </w:r>
          </w:p>
        </w:tc>
        <w:tc>
          <w:tcPr>
            <w:tcW w:w="4143" w:type="dxa"/>
          </w:tcPr>
          <w:p w14:paraId="12C0C12C" w14:textId="77777777" w:rsidR="00E36673" w:rsidRP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 w:rsidRPr="00E36673">
              <w:rPr>
                <w:rFonts w:ascii="Times New Roman" w:hAnsi="Times New Roman"/>
                <w:sz w:val="24"/>
                <w:szCs w:val="24"/>
              </w:rPr>
              <w:t>Lokasi</w:t>
            </w:r>
          </w:p>
          <w:p w14:paraId="07BF5ECC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Lingkungan</w:t>
            </w:r>
          </w:p>
          <w:p w14:paraId="53A47939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angunan</w:t>
            </w:r>
          </w:p>
          <w:p w14:paraId="67CB53A0" w14:textId="77777777" w:rsidR="00E36673" w:rsidRP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onstruksi bangunan</w:t>
            </w:r>
          </w:p>
          <w:p w14:paraId="7E540BBF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ir bersih</w:t>
            </w:r>
          </w:p>
          <w:p w14:paraId="79538A6E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Jamban</w:t>
            </w:r>
          </w:p>
          <w:p w14:paraId="14F29B78" w14:textId="77777777" w:rsidR="00E36673" w:rsidRP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mbuangan Sampah Domestik</w:t>
            </w:r>
          </w:p>
          <w:p w14:paraId="3A4307A9" w14:textId="77777777" w:rsidR="00E36673" w:rsidRP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mbuangan Air Limbah</w:t>
            </w:r>
          </w:p>
          <w:p w14:paraId="3889B9A8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arana Cuci Tangan</w:t>
            </w:r>
          </w:p>
          <w:p w14:paraId="16A44504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ektor</w:t>
            </w:r>
          </w:p>
          <w:p w14:paraId="36F85BE8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ualitas Makanan dan Bahan Pangan</w:t>
            </w:r>
          </w:p>
          <w:p w14:paraId="70EAA89F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esinfeksi</w:t>
            </w:r>
          </w:p>
          <w:p w14:paraId="7553D7B1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HBS</w:t>
            </w:r>
          </w:p>
          <w:p w14:paraId="2C868BED" w14:textId="77777777" w:rsid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lat Pemadam Kebakaran</w:t>
            </w:r>
          </w:p>
          <w:p w14:paraId="40B2C8DB" w14:textId="77777777" w:rsidR="005E6319" w:rsidRPr="00E36673" w:rsidRDefault="00E36673" w:rsidP="00D2625C">
            <w:pPr>
              <w:pStyle w:val="ListParagraph"/>
              <w:numPr>
                <w:ilvl w:val="0"/>
                <w:numId w:val="28"/>
              </w:numPr>
              <w:spacing w:after="0" w:line="360" w:lineRule="auto"/>
              <w:ind w:left="324"/>
              <w:rPr>
                <w:rFonts w:ascii="Times New Roman" w:hAnsi="Times New Roman"/>
                <w:sz w:val="24"/>
                <w:szCs w:val="24"/>
              </w:rPr>
            </w:pPr>
            <w:r w:rsidRPr="00E36673">
              <w:rPr>
                <w:rFonts w:ascii="Times New Roman" w:hAnsi="Times New Roman"/>
                <w:sz w:val="24"/>
                <w:szCs w:val="24"/>
              </w:rPr>
              <w:t>Pos Pelayanan Kesehatan</w:t>
            </w:r>
          </w:p>
          <w:p w14:paraId="25D05785" w14:textId="77777777" w:rsidR="005E6319" w:rsidRDefault="005E6319" w:rsidP="005E6319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44BA5A9D" w14:textId="77777777" w:rsidR="005E6319" w:rsidRPr="005E6319" w:rsidRDefault="005E6319" w:rsidP="005E6319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</w:tcPr>
          <w:p w14:paraId="3C3315F2" w14:textId="77777777" w:rsidR="00C10A2E" w:rsidRPr="00865A34" w:rsidRDefault="00D616B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es w</w:t>
            </w:r>
            <w:r w:rsidR="00C10A2E">
              <w:rPr>
                <w:rFonts w:ascii="Times New Roman" w:hAnsi="Times New Roman"/>
                <w:sz w:val="24"/>
                <w:szCs w:val="24"/>
              </w:rPr>
              <w:t>awancara</w:t>
            </w:r>
          </w:p>
        </w:tc>
        <w:tc>
          <w:tcPr>
            <w:tcW w:w="3429" w:type="dxa"/>
            <w:shd w:val="clear" w:color="auto" w:fill="auto"/>
          </w:tcPr>
          <w:p w14:paraId="1B716D38" w14:textId="605C40BF" w:rsidR="00C92B90" w:rsidRDefault="00C92B90" w:rsidP="00C92B90">
            <w:pPr>
              <w:spacing w:after="0" w:line="360" w:lineRule="auto"/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</w:pPr>
            <w:r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  <w:t>Pengelola Kebersihan</w:t>
            </w:r>
          </w:p>
          <w:p w14:paraId="4E2CD5C6" w14:textId="105F7A6A" w:rsidR="00C92B90" w:rsidRDefault="00C92B90" w:rsidP="00D2625C">
            <w:pPr>
              <w:pStyle w:val="ListParagraph"/>
              <w:numPr>
                <w:ilvl w:val="0"/>
                <w:numId w:val="36"/>
              </w:numPr>
              <w:spacing w:after="0" w:line="360" w:lineRule="auto"/>
              <w:ind w:left="264" w:hanging="28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aik jika memperoleh skor 21 – 28 (75% - 100%)</w:t>
            </w:r>
          </w:p>
          <w:p w14:paraId="1E74CB00" w14:textId="75692943" w:rsidR="00C92B90" w:rsidRPr="00C92B90" w:rsidRDefault="00C92B90" w:rsidP="00D2625C">
            <w:pPr>
              <w:pStyle w:val="ListParagraph"/>
              <w:numPr>
                <w:ilvl w:val="0"/>
                <w:numId w:val="36"/>
              </w:numPr>
              <w:spacing w:after="0" w:line="360" w:lineRule="auto"/>
              <w:ind w:left="264" w:hanging="28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urang jika memperoleh skor 14 – 20 (0% - 71%)</w:t>
            </w:r>
          </w:p>
          <w:p w14:paraId="50FAA6D1" w14:textId="032AC919" w:rsidR="00C92B90" w:rsidRPr="00C92B90" w:rsidRDefault="00C92B90" w:rsidP="00C92B90">
            <w:pPr>
              <w:spacing w:after="0" w:line="360" w:lineRule="auto"/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</w:pPr>
            <w:r w:rsidRPr="00C92B90">
              <w:rPr>
                <w:rFonts w:ascii="Times New Roman" w:hAnsi="Times New Roman"/>
                <w:b/>
                <w:bCs/>
                <w:sz w:val="24"/>
                <w:szCs w:val="24"/>
                <w:u w:val="single"/>
              </w:rPr>
              <w:t>Pedagang Pasar</w:t>
            </w:r>
          </w:p>
          <w:p w14:paraId="0EDDC7BF" w14:textId="5F9ACEC1" w:rsidR="00B907B4" w:rsidRPr="005106F8" w:rsidRDefault="00B907B4" w:rsidP="00D2625C">
            <w:pPr>
              <w:numPr>
                <w:ilvl w:val="0"/>
                <w:numId w:val="15"/>
              </w:numPr>
              <w:spacing w:after="0" w:line="360" w:lineRule="auto"/>
              <w:ind w:left="295" w:hanging="295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 xml:space="preserve">Baik 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jika memperoleh skor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24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28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 w:rsidR="00965A2C">
              <w:rPr>
                <w:rFonts w:ascii="Times New Roman" w:hAnsi="Times New Roman"/>
                <w:sz w:val="24"/>
                <w:szCs w:val="24"/>
              </w:rPr>
              <w:t>8</w:t>
            </w:r>
            <w:r w:rsidR="00763447">
              <w:rPr>
                <w:rFonts w:ascii="Times New Roman" w:hAnsi="Times New Roman"/>
                <w:sz w:val="24"/>
                <w:szCs w:val="24"/>
              </w:rPr>
              <w:t>6</w:t>
            </w:r>
            <w:r>
              <w:rPr>
                <w:rFonts w:ascii="Times New Roman" w:hAnsi="Times New Roman"/>
                <w:sz w:val="24"/>
                <w:szCs w:val="24"/>
              </w:rPr>
              <w:t>% - 100%)</w:t>
            </w:r>
          </w:p>
          <w:p w14:paraId="6D44B443" w14:textId="77777777" w:rsidR="00B907B4" w:rsidRDefault="00B907B4" w:rsidP="00D2625C">
            <w:pPr>
              <w:numPr>
                <w:ilvl w:val="0"/>
                <w:numId w:val="15"/>
              </w:numPr>
              <w:spacing w:after="0" w:line="360" w:lineRule="auto"/>
              <w:ind w:left="358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 xml:space="preserve">Cukup 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jika memperoleh skor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19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2</w:t>
            </w:r>
            <w:r w:rsidR="00965A2C">
              <w:rPr>
                <w:rFonts w:ascii="Times New Roman" w:hAnsi="Times New Roman"/>
                <w:sz w:val="24"/>
                <w:szCs w:val="24"/>
              </w:rPr>
              <w:t>3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 w:rsidR="00763447">
              <w:rPr>
                <w:rFonts w:ascii="Times New Roman" w:hAnsi="Times New Roman"/>
                <w:sz w:val="24"/>
                <w:szCs w:val="24"/>
              </w:rPr>
              <w:t>68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%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82</w:t>
            </w:r>
            <w:r>
              <w:rPr>
                <w:rFonts w:ascii="Times New Roman" w:hAnsi="Times New Roman"/>
                <w:sz w:val="24"/>
                <w:szCs w:val="24"/>
              </w:rPr>
              <w:t>%)</w:t>
            </w:r>
          </w:p>
          <w:p w14:paraId="4CACCB9D" w14:textId="77777777" w:rsidR="00C10A2E" w:rsidRDefault="00B907B4" w:rsidP="00D2625C">
            <w:pPr>
              <w:numPr>
                <w:ilvl w:val="0"/>
                <w:numId w:val="15"/>
              </w:numPr>
              <w:spacing w:after="0" w:line="360" w:lineRule="auto"/>
              <w:ind w:left="358"/>
              <w:rPr>
                <w:rFonts w:ascii="Times New Roman" w:hAnsi="Times New Roman"/>
                <w:sz w:val="24"/>
                <w:szCs w:val="24"/>
              </w:rPr>
            </w:pPr>
            <w:r w:rsidRPr="00B907B4">
              <w:rPr>
                <w:rFonts w:ascii="Times New Roman" w:hAnsi="Times New Roman"/>
                <w:sz w:val="24"/>
                <w:szCs w:val="24"/>
              </w:rPr>
              <w:t>Kurang jika memperoleh skor 1</w:t>
            </w:r>
            <w:r w:rsidR="00965A2C">
              <w:rPr>
                <w:rFonts w:ascii="Times New Roman" w:hAnsi="Times New Roman"/>
                <w:sz w:val="24"/>
                <w:szCs w:val="24"/>
              </w:rPr>
              <w:t>4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18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 w:rsidR="00AA7E0D">
              <w:rPr>
                <w:rFonts w:ascii="Times New Roman" w:hAnsi="Times New Roman"/>
                <w:sz w:val="24"/>
                <w:szCs w:val="24"/>
                <w:lang w:val="en-US"/>
              </w:rPr>
              <w:t>0</w:t>
            </w:r>
            <w:r w:rsidR="00AA7E0D">
              <w:rPr>
                <w:rFonts w:ascii="Times New Roman" w:hAnsi="Times New Roman"/>
                <w:sz w:val="24"/>
                <w:szCs w:val="24"/>
              </w:rPr>
              <w:t xml:space="preserve">% - </w:t>
            </w:r>
            <w:r w:rsidR="00763447">
              <w:rPr>
                <w:rFonts w:ascii="Times New Roman" w:hAnsi="Times New Roman"/>
                <w:sz w:val="24"/>
                <w:szCs w:val="24"/>
              </w:rPr>
              <w:t>64</w:t>
            </w:r>
            <w:r w:rsidRPr="00B907B4">
              <w:rPr>
                <w:rFonts w:ascii="Times New Roman" w:hAnsi="Times New Roman"/>
                <w:sz w:val="24"/>
                <w:szCs w:val="24"/>
              </w:rPr>
              <w:t>%)</w:t>
            </w:r>
          </w:p>
          <w:p w14:paraId="1B827FC5" w14:textId="77777777" w:rsidR="00C92B90" w:rsidRDefault="00C92B90" w:rsidP="00C92B90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712D96FE" w14:textId="77777777" w:rsidR="00C92B90" w:rsidRDefault="00C92B90" w:rsidP="00C92B90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7C7B53C2" w14:textId="77777777" w:rsidR="00C92B90" w:rsidRDefault="00C92B90" w:rsidP="00C92B90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6D2E25DA" w14:textId="77777777" w:rsidR="00C92B90" w:rsidRDefault="00C92B90" w:rsidP="00C92B90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7FC47249" w14:textId="00BA7832" w:rsidR="00C92B90" w:rsidRPr="00B907B4" w:rsidRDefault="00C92B90" w:rsidP="00C92B90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33" w:type="dxa"/>
            <w:shd w:val="clear" w:color="auto" w:fill="auto"/>
          </w:tcPr>
          <w:p w14:paraId="2E6155C7" w14:textId="77777777" w:rsidR="00C10A2E" w:rsidRPr="005106F8" w:rsidRDefault="00C10A2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106F8">
              <w:rPr>
                <w:rFonts w:ascii="Times New Roman" w:hAnsi="Times New Roman"/>
                <w:sz w:val="24"/>
                <w:szCs w:val="24"/>
              </w:rPr>
              <w:t>Checklist lembar observasi</w:t>
            </w:r>
          </w:p>
        </w:tc>
        <w:tc>
          <w:tcPr>
            <w:tcW w:w="1249" w:type="dxa"/>
          </w:tcPr>
          <w:p w14:paraId="6724857D" w14:textId="77777777" w:rsidR="00C10A2E" w:rsidRPr="005106F8" w:rsidRDefault="00C10A2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kala Ordinal</w:t>
            </w:r>
          </w:p>
        </w:tc>
      </w:tr>
      <w:tr w:rsidR="00C92B90" w:rsidRPr="00AF2866" w14:paraId="60BEE430" w14:textId="77777777" w:rsidTr="002D27CE">
        <w:tc>
          <w:tcPr>
            <w:tcW w:w="1443" w:type="dxa"/>
            <w:shd w:val="clear" w:color="auto" w:fill="auto"/>
          </w:tcPr>
          <w:p w14:paraId="540945B8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lastRenderedPageBreak/>
              <w:t>Variabel</w:t>
            </w:r>
          </w:p>
        </w:tc>
        <w:tc>
          <w:tcPr>
            <w:tcW w:w="2069" w:type="dxa"/>
            <w:shd w:val="clear" w:color="auto" w:fill="auto"/>
          </w:tcPr>
          <w:p w14:paraId="02C498A9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Definisi</w:t>
            </w:r>
          </w:p>
        </w:tc>
        <w:tc>
          <w:tcPr>
            <w:tcW w:w="4143" w:type="dxa"/>
          </w:tcPr>
          <w:p w14:paraId="4B2145B0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1418" w:type="dxa"/>
            <w:shd w:val="clear" w:color="auto" w:fill="auto"/>
          </w:tcPr>
          <w:p w14:paraId="567B56EB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Cara Ukur</w:t>
            </w:r>
          </w:p>
        </w:tc>
        <w:tc>
          <w:tcPr>
            <w:tcW w:w="3429" w:type="dxa"/>
            <w:shd w:val="clear" w:color="auto" w:fill="auto"/>
          </w:tcPr>
          <w:p w14:paraId="54C24804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Kategori</w:t>
            </w:r>
          </w:p>
        </w:tc>
        <w:tc>
          <w:tcPr>
            <w:tcW w:w="1133" w:type="dxa"/>
            <w:shd w:val="clear" w:color="auto" w:fill="auto"/>
          </w:tcPr>
          <w:p w14:paraId="3C51A8B4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Alat Ukur</w:t>
            </w:r>
          </w:p>
        </w:tc>
        <w:tc>
          <w:tcPr>
            <w:tcW w:w="1249" w:type="dxa"/>
          </w:tcPr>
          <w:p w14:paraId="23C1E6C5" w14:textId="77777777" w:rsidR="005E6319" w:rsidRPr="00AF2866" w:rsidRDefault="005E6319" w:rsidP="007D23C2">
            <w:pPr>
              <w:spacing w:after="0" w:line="36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AF2866">
              <w:rPr>
                <w:rFonts w:ascii="Times New Roman" w:hAnsi="Times New Roman"/>
                <w:b/>
                <w:bCs/>
                <w:sz w:val="24"/>
                <w:szCs w:val="24"/>
              </w:rPr>
              <w:t>Skala Data</w:t>
            </w:r>
          </w:p>
        </w:tc>
      </w:tr>
      <w:tr w:rsidR="00C92B90" w:rsidRPr="005106F8" w14:paraId="39755EE4" w14:textId="77777777" w:rsidTr="002D27CE">
        <w:tc>
          <w:tcPr>
            <w:tcW w:w="1443" w:type="dxa"/>
            <w:shd w:val="clear" w:color="auto" w:fill="auto"/>
          </w:tcPr>
          <w:p w14:paraId="1644F05D" w14:textId="77777777" w:rsidR="00C10A2E" w:rsidRPr="005106F8" w:rsidRDefault="00481267" w:rsidP="001D68D2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anitasi</w:t>
            </w:r>
            <w:r w:rsidR="00C10A2E">
              <w:rPr>
                <w:rFonts w:ascii="Times New Roman" w:hAnsi="Times New Roman"/>
                <w:sz w:val="24"/>
                <w:szCs w:val="24"/>
              </w:rPr>
              <w:t xml:space="preserve"> Pasar</w:t>
            </w:r>
          </w:p>
        </w:tc>
        <w:tc>
          <w:tcPr>
            <w:tcW w:w="2069" w:type="dxa"/>
            <w:shd w:val="clear" w:color="auto" w:fill="auto"/>
          </w:tcPr>
          <w:p w14:paraId="6DC5DAFA" w14:textId="7BF46F05" w:rsidR="00C10A2E" w:rsidRPr="005106F8" w:rsidRDefault="000F2C7A" w:rsidP="001D68D2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uatu usaha yang dilakukan suatu lembaga pasar demi terwujudnya pasar sehat dengan usaha kerjasama antara pedagang, pembeli, dan pengelola pasar sesuai dengan persyaratan kesehatan lingkungan pasar. </w:t>
            </w:r>
          </w:p>
        </w:tc>
        <w:tc>
          <w:tcPr>
            <w:tcW w:w="4143" w:type="dxa"/>
          </w:tcPr>
          <w:p w14:paraId="5A6E95B1" w14:textId="77777777" w:rsidR="00C10A2E" w:rsidRDefault="00481267" w:rsidP="001D68D2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anitasi</w:t>
            </w:r>
            <w:r w:rsidR="005862AC">
              <w:rPr>
                <w:rFonts w:ascii="Times New Roman" w:hAnsi="Times New Roman"/>
                <w:sz w:val="24"/>
                <w:szCs w:val="24"/>
              </w:rPr>
              <w:t xml:space="preserve"> pasar di lihat dari kondisi TPS dan kios penjualan.</w:t>
            </w:r>
          </w:p>
        </w:tc>
        <w:tc>
          <w:tcPr>
            <w:tcW w:w="1418" w:type="dxa"/>
            <w:shd w:val="clear" w:color="auto" w:fill="auto"/>
          </w:tcPr>
          <w:p w14:paraId="5F717E4A" w14:textId="77777777" w:rsidR="00C10A2E" w:rsidRDefault="00D616B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es w</w:t>
            </w:r>
            <w:r w:rsidR="00C10A2E">
              <w:rPr>
                <w:rFonts w:ascii="Times New Roman" w:hAnsi="Times New Roman"/>
                <w:sz w:val="24"/>
                <w:szCs w:val="24"/>
              </w:rPr>
              <w:t>awancara</w:t>
            </w:r>
          </w:p>
        </w:tc>
        <w:tc>
          <w:tcPr>
            <w:tcW w:w="3429" w:type="dxa"/>
            <w:shd w:val="clear" w:color="auto" w:fill="auto"/>
          </w:tcPr>
          <w:p w14:paraId="03A0F99A" w14:textId="195AAFEA" w:rsidR="00C10A2E" w:rsidRPr="00B907B4" w:rsidRDefault="00C92B90" w:rsidP="00C92B90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133" w:type="dxa"/>
            <w:shd w:val="clear" w:color="auto" w:fill="auto"/>
          </w:tcPr>
          <w:p w14:paraId="51944111" w14:textId="77777777" w:rsidR="00C10A2E" w:rsidRPr="005106F8" w:rsidRDefault="00C10A2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hecklist lembar observasi</w:t>
            </w:r>
          </w:p>
        </w:tc>
        <w:tc>
          <w:tcPr>
            <w:tcW w:w="1249" w:type="dxa"/>
          </w:tcPr>
          <w:p w14:paraId="3F9104E3" w14:textId="77777777" w:rsidR="00C10A2E" w:rsidRDefault="00C10A2E" w:rsidP="002D27CE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kala Ordinal</w:t>
            </w:r>
          </w:p>
        </w:tc>
      </w:tr>
    </w:tbl>
    <w:p w14:paraId="66C63647" w14:textId="77777777" w:rsidR="00376489" w:rsidRDefault="00376489" w:rsidP="001D68D2">
      <w:pPr>
        <w:spacing w:after="0" w:line="360" w:lineRule="auto"/>
        <w:rPr>
          <w:rFonts w:ascii="Times New Roman" w:hAnsi="Times New Roman"/>
          <w:sz w:val="24"/>
          <w:szCs w:val="24"/>
        </w:rPr>
        <w:sectPr w:rsidR="00376489" w:rsidSect="00240233">
          <w:pgSz w:w="16838" w:h="11906" w:orient="landscape" w:code="9"/>
          <w:pgMar w:top="2268" w:right="2268" w:bottom="1701" w:left="1701" w:header="709" w:footer="709" w:gutter="0"/>
          <w:pgNumType w:start="45"/>
          <w:cols w:space="708"/>
          <w:docGrid w:linePitch="360"/>
        </w:sectPr>
      </w:pPr>
    </w:p>
    <w:p w14:paraId="5D1D3FBF" w14:textId="77777777" w:rsidR="005E6319" w:rsidRDefault="000F0E66" w:rsidP="005E6319">
      <w:pPr>
        <w:pStyle w:val="ListParagraph"/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 w:rsidRPr="00376489">
        <w:rPr>
          <w:rFonts w:ascii="Times New Roman" w:hAnsi="Times New Roman"/>
          <w:b/>
          <w:bCs/>
          <w:sz w:val="24"/>
          <w:szCs w:val="24"/>
        </w:rPr>
        <w:lastRenderedPageBreak/>
        <w:t>Sumber dan Jenis Data</w:t>
      </w:r>
    </w:p>
    <w:p w14:paraId="46236930" w14:textId="77777777" w:rsidR="005E6319" w:rsidRPr="005E6319" w:rsidRDefault="005F4BCE" w:rsidP="00D2625C">
      <w:pPr>
        <w:pStyle w:val="ListParagraph"/>
        <w:numPr>
          <w:ilvl w:val="0"/>
          <w:numId w:val="24"/>
        </w:num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Sumber Data</w:t>
      </w:r>
    </w:p>
    <w:p w14:paraId="5787385E" w14:textId="77777777" w:rsidR="00E54F76" w:rsidRPr="005E6319" w:rsidRDefault="005F4BCE" w:rsidP="005E6319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b/>
          <w:bCs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Sumber data didapat dari pengamatan pasar di Pasar Bangilan Kabupaten Tuban.</w:t>
      </w:r>
    </w:p>
    <w:p w14:paraId="798A577F" w14:textId="77777777" w:rsidR="005E6319" w:rsidRDefault="005F4BCE" w:rsidP="00D2625C">
      <w:pPr>
        <w:pStyle w:val="ListParagraph"/>
        <w:numPr>
          <w:ilvl w:val="0"/>
          <w:numId w:val="24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Jenis Data</w:t>
      </w:r>
    </w:p>
    <w:p w14:paraId="4B4B8BD0" w14:textId="77777777" w:rsidR="005E6319" w:rsidRDefault="005F4BCE" w:rsidP="00D2625C">
      <w:pPr>
        <w:pStyle w:val="ListParagraph"/>
        <w:numPr>
          <w:ilvl w:val="0"/>
          <w:numId w:val="25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Data Primer</w:t>
      </w:r>
    </w:p>
    <w:p w14:paraId="2C3F7AF6" w14:textId="77777777" w:rsidR="005F4BCE" w:rsidRPr="005E6319" w:rsidRDefault="005F4BCE" w:rsidP="005E6319">
      <w:pPr>
        <w:pStyle w:val="ListParagraph"/>
        <w:spacing w:after="0" w:line="360" w:lineRule="auto"/>
        <w:ind w:left="1004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Data </w:t>
      </w:r>
      <w:r w:rsidR="00510EB0" w:rsidRPr="005E6319">
        <w:rPr>
          <w:rFonts w:ascii="Times New Roman" w:hAnsi="Times New Roman"/>
          <w:sz w:val="24"/>
          <w:szCs w:val="24"/>
        </w:rPr>
        <w:t xml:space="preserve">pengetahuan dengan tindakan pengelola </w:t>
      </w:r>
      <w:r w:rsidR="00A207E9">
        <w:rPr>
          <w:rFonts w:ascii="Times New Roman" w:hAnsi="Times New Roman"/>
          <w:sz w:val="24"/>
          <w:szCs w:val="24"/>
        </w:rPr>
        <w:t>kebersihan</w:t>
      </w:r>
      <w:r w:rsidR="00510EB0" w:rsidRPr="005E6319">
        <w:rPr>
          <w:rFonts w:ascii="Times New Roman" w:hAnsi="Times New Roman"/>
          <w:sz w:val="24"/>
          <w:szCs w:val="24"/>
        </w:rPr>
        <w:t xml:space="preserve"> dan pedagang</w:t>
      </w:r>
      <w:r w:rsidRPr="005E6319">
        <w:rPr>
          <w:rFonts w:ascii="Times New Roman" w:hAnsi="Times New Roman"/>
          <w:sz w:val="24"/>
          <w:szCs w:val="24"/>
        </w:rPr>
        <w:t xml:space="preserve"> didapatkan dari kegiatan pengamatan/survey di Pasar Bangilan Kabupaten Tuban.</w:t>
      </w:r>
    </w:p>
    <w:p w14:paraId="1A5D0563" w14:textId="77777777" w:rsidR="005E6319" w:rsidRDefault="005F4BCE" w:rsidP="00D2625C">
      <w:pPr>
        <w:pStyle w:val="ListParagraph"/>
        <w:numPr>
          <w:ilvl w:val="0"/>
          <w:numId w:val="25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Data Sekunder</w:t>
      </w:r>
    </w:p>
    <w:p w14:paraId="7DA46E85" w14:textId="77777777" w:rsidR="005E6319" w:rsidRDefault="005F4BCE" w:rsidP="00D2625C">
      <w:pPr>
        <w:pStyle w:val="ListParagraph"/>
        <w:numPr>
          <w:ilvl w:val="0"/>
          <w:numId w:val="26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Peta/denah pasar</w:t>
      </w:r>
    </w:p>
    <w:p w14:paraId="2830D011" w14:textId="77777777" w:rsidR="005E6319" w:rsidRDefault="005F4BCE" w:rsidP="00D2625C">
      <w:pPr>
        <w:pStyle w:val="ListParagraph"/>
        <w:numPr>
          <w:ilvl w:val="0"/>
          <w:numId w:val="26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Data </w:t>
      </w:r>
      <w:r w:rsidR="009A485B" w:rsidRPr="005E6319">
        <w:rPr>
          <w:rFonts w:ascii="Times New Roman" w:hAnsi="Times New Roman"/>
          <w:sz w:val="24"/>
          <w:szCs w:val="24"/>
        </w:rPr>
        <w:t>pe</w:t>
      </w:r>
      <w:r w:rsidR="00E00479" w:rsidRPr="005E6319">
        <w:rPr>
          <w:rFonts w:ascii="Times New Roman" w:hAnsi="Times New Roman"/>
          <w:sz w:val="24"/>
          <w:szCs w:val="24"/>
        </w:rPr>
        <w:t>ngelola</w:t>
      </w:r>
      <w:r w:rsidR="009A485B" w:rsidRPr="005E6319">
        <w:rPr>
          <w:rFonts w:ascii="Times New Roman" w:hAnsi="Times New Roman"/>
          <w:sz w:val="24"/>
          <w:szCs w:val="24"/>
        </w:rPr>
        <w:t xml:space="preserve"> kebersihan dan </w:t>
      </w:r>
      <w:r w:rsidRPr="005E6319">
        <w:rPr>
          <w:rFonts w:ascii="Times New Roman" w:hAnsi="Times New Roman"/>
          <w:sz w:val="24"/>
          <w:szCs w:val="24"/>
        </w:rPr>
        <w:t>pedagang p</w:t>
      </w:r>
      <w:r w:rsidR="0057697E" w:rsidRPr="005E6319">
        <w:rPr>
          <w:rFonts w:ascii="Times New Roman" w:hAnsi="Times New Roman"/>
          <w:sz w:val="24"/>
          <w:szCs w:val="24"/>
        </w:rPr>
        <w:t>a</w:t>
      </w:r>
      <w:r w:rsidRPr="005E6319">
        <w:rPr>
          <w:rFonts w:ascii="Times New Roman" w:hAnsi="Times New Roman"/>
          <w:sz w:val="24"/>
          <w:szCs w:val="24"/>
        </w:rPr>
        <w:t>sar di Pasar Bangilan Kabupaten Tuban</w:t>
      </w:r>
    </w:p>
    <w:p w14:paraId="73AAD771" w14:textId="69A92CD1" w:rsidR="00AC3122" w:rsidRDefault="005F4BCE" w:rsidP="00D2625C">
      <w:pPr>
        <w:pStyle w:val="ListParagraph"/>
        <w:numPr>
          <w:ilvl w:val="0"/>
          <w:numId w:val="26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Struktur organisasi pasar</w:t>
      </w:r>
      <w:r w:rsidR="00CA6946">
        <w:rPr>
          <w:rFonts w:ascii="Times New Roman" w:hAnsi="Times New Roman"/>
          <w:sz w:val="24"/>
          <w:szCs w:val="24"/>
        </w:rPr>
        <w:t xml:space="preserve"> </w:t>
      </w:r>
      <w:r w:rsidRPr="005E6319">
        <w:rPr>
          <w:rFonts w:ascii="Times New Roman" w:hAnsi="Times New Roman"/>
          <w:sz w:val="24"/>
          <w:szCs w:val="24"/>
        </w:rPr>
        <w:t>di Pasar Bangilan Kabupaten Tuban</w:t>
      </w:r>
    </w:p>
    <w:p w14:paraId="7C17FDE3" w14:textId="77777777" w:rsidR="005E6319" w:rsidRPr="005E6319" w:rsidRDefault="005E6319" w:rsidP="005E6319">
      <w:pPr>
        <w:spacing w:after="0" w:line="360" w:lineRule="auto"/>
        <w:ind w:left="1004"/>
        <w:jc w:val="both"/>
        <w:rPr>
          <w:rFonts w:ascii="Times New Roman" w:hAnsi="Times New Roman"/>
          <w:sz w:val="24"/>
          <w:szCs w:val="24"/>
        </w:rPr>
      </w:pPr>
    </w:p>
    <w:p w14:paraId="3F73E6C6" w14:textId="77777777" w:rsidR="005E6319" w:rsidRDefault="009D35A8" w:rsidP="005E6319">
      <w:pPr>
        <w:pStyle w:val="ListParagraph"/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 w:rsidRPr="005E6319">
        <w:rPr>
          <w:rFonts w:ascii="Times New Roman" w:hAnsi="Times New Roman"/>
          <w:b/>
          <w:bCs/>
          <w:sz w:val="24"/>
          <w:szCs w:val="24"/>
        </w:rPr>
        <w:t>Teknik Pengambilan Sampel</w:t>
      </w:r>
    </w:p>
    <w:p w14:paraId="5C6916C4" w14:textId="7F2F8615" w:rsidR="005E6319" w:rsidRDefault="009D35A8" w:rsidP="005E6319">
      <w:pPr>
        <w:pStyle w:val="ListParagraph"/>
        <w:spacing w:after="0" w:line="360" w:lineRule="auto"/>
        <w:ind w:left="284" w:firstLine="436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Sampel adalah sebagian dari populasi </w:t>
      </w:r>
      <w:r w:rsidR="00CA6946">
        <w:rPr>
          <w:rFonts w:ascii="Times New Roman" w:hAnsi="Times New Roman"/>
          <w:sz w:val="24"/>
          <w:szCs w:val="24"/>
        </w:rPr>
        <w:t>yang memiliki arti sama yang mewakili suatu populasi</w:t>
      </w:r>
      <w:r w:rsidRPr="005E6319">
        <w:rPr>
          <w:rFonts w:ascii="Times New Roman" w:hAnsi="Times New Roman"/>
          <w:sz w:val="24"/>
          <w:szCs w:val="24"/>
        </w:rPr>
        <w:t>.</w:t>
      </w:r>
    </w:p>
    <w:p w14:paraId="469B3911" w14:textId="60082A18" w:rsidR="009D35A8" w:rsidRPr="005E6319" w:rsidRDefault="009D35A8" w:rsidP="005E6319">
      <w:pPr>
        <w:pStyle w:val="ListParagraph"/>
        <w:spacing w:after="0" w:line="360" w:lineRule="auto"/>
        <w:ind w:left="284" w:firstLine="436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enentuan sampel dalam penelitian ini dilakukan dengan </w:t>
      </w:r>
      <w:r w:rsidR="00500842">
        <w:rPr>
          <w:rFonts w:ascii="Times New Roman" w:hAnsi="Times New Roman"/>
          <w:sz w:val="24"/>
          <w:szCs w:val="24"/>
        </w:rPr>
        <w:t xml:space="preserve">teknik </w:t>
      </w:r>
      <w:r w:rsidR="00500842">
        <w:rPr>
          <w:rFonts w:ascii="Times New Roman" w:hAnsi="Times New Roman"/>
          <w:i/>
          <w:iCs/>
          <w:sz w:val="24"/>
          <w:szCs w:val="24"/>
        </w:rPr>
        <w:t xml:space="preserve">Probability Sampling </w:t>
      </w:r>
      <w:r w:rsidR="00500842">
        <w:rPr>
          <w:rFonts w:ascii="Times New Roman" w:hAnsi="Times New Roman"/>
          <w:sz w:val="24"/>
          <w:szCs w:val="24"/>
        </w:rPr>
        <w:t xml:space="preserve">jenis </w:t>
      </w:r>
      <w:r w:rsidR="00500842">
        <w:rPr>
          <w:rFonts w:ascii="Times New Roman" w:hAnsi="Times New Roman"/>
          <w:i/>
          <w:iCs/>
          <w:sz w:val="24"/>
          <w:szCs w:val="24"/>
        </w:rPr>
        <w:t xml:space="preserve">Stratified Random Sampling. </w:t>
      </w:r>
      <w:r w:rsidR="00500842">
        <w:rPr>
          <w:rFonts w:ascii="Times New Roman" w:hAnsi="Times New Roman"/>
          <w:sz w:val="24"/>
          <w:szCs w:val="24"/>
        </w:rPr>
        <w:t>Yang merupakan proses pengambilan sampel</w:t>
      </w:r>
      <w:r w:rsidR="00CA6946">
        <w:rPr>
          <w:rFonts w:ascii="Times New Roman" w:hAnsi="Times New Roman"/>
          <w:sz w:val="24"/>
          <w:szCs w:val="24"/>
        </w:rPr>
        <w:t xml:space="preserve"> melalui proses pembagian sampel kedalam beberapa jenis populasi dilakukan secara acak yang memiliki kesempatan sama untuk dilakukan pengamatan</w:t>
      </w:r>
      <w:r w:rsidR="00500842">
        <w:rPr>
          <w:rFonts w:ascii="Times New Roman" w:hAnsi="Times New Roman"/>
          <w:sz w:val="24"/>
          <w:szCs w:val="24"/>
        </w:rPr>
        <w:t>.</w:t>
      </w:r>
    </w:p>
    <w:p w14:paraId="4BE90F2D" w14:textId="77777777" w:rsidR="00413EED" w:rsidRPr="00500842" w:rsidRDefault="00413EED" w:rsidP="001D68D2">
      <w:pPr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</w:p>
    <w:p w14:paraId="46F80E8F" w14:textId="77777777" w:rsidR="005E6319" w:rsidRDefault="000F0E66" w:rsidP="005E6319">
      <w:pPr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Teknik Pengumpulan Data</w:t>
      </w:r>
    </w:p>
    <w:p w14:paraId="35535C4A" w14:textId="77777777" w:rsidR="005E6319" w:rsidRPr="005E6319" w:rsidRDefault="00417E34" w:rsidP="00D2625C">
      <w:pPr>
        <w:pStyle w:val="ListParagraph"/>
        <w:numPr>
          <w:ilvl w:val="3"/>
          <w:numId w:val="26"/>
        </w:numPr>
        <w:spacing w:after="0" w:line="360" w:lineRule="auto"/>
        <w:ind w:left="709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Observasi</w:t>
      </w:r>
    </w:p>
    <w:p w14:paraId="5A0862A4" w14:textId="7152CB98" w:rsidR="005E6319" w:rsidRPr="005E6319" w:rsidRDefault="00815A2A" w:rsidP="005E6319">
      <w:pPr>
        <w:pStyle w:val="ListParagraph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Observasi dilakukan </w:t>
      </w:r>
      <w:r w:rsidR="00CA6946">
        <w:rPr>
          <w:rFonts w:ascii="Times New Roman" w:hAnsi="Times New Roman"/>
          <w:sz w:val="24"/>
          <w:szCs w:val="24"/>
        </w:rPr>
        <w:t>untuk melihat gambaran kejadian atau perilaku responden yang terjadi dilapangan secara langsung, sehingga peneliti dapat mengukur langsung aspek yang diteliti.</w:t>
      </w:r>
      <w:r w:rsidRPr="005E6319">
        <w:rPr>
          <w:rFonts w:ascii="Times New Roman" w:hAnsi="Times New Roman"/>
          <w:sz w:val="24"/>
          <w:szCs w:val="24"/>
        </w:rPr>
        <w:t xml:space="preserve"> </w:t>
      </w:r>
    </w:p>
    <w:p w14:paraId="0EBD0CAA" w14:textId="5BE60DD4" w:rsidR="005E6319" w:rsidRPr="005E6319" w:rsidRDefault="00815A2A" w:rsidP="005E6319">
      <w:pPr>
        <w:pStyle w:val="ListParagraph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lastRenderedPageBreak/>
        <w:t xml:space="preserve">Tujuan dari observasi </w:t>
      </w:r>
      <w:r w:rsidR="00CA6946">
        <w:rPr>
          <w:rFonts w:ascii="Times New Roman" w:hAnsi="Times New Roman"/>
          <w:sz w:val="24"/>
          <w:szCs w:val="24"/>
        </w:rPr>
        <w:t>ialah untuk menganalisa aspek lingkungan yang diteliti sesuai dengan aktivitas-aktivitas individu yang muncul dan terjadi dilokasi.</w:t>
      </w:r>
    </w:p>
    <w:p w14:paraId="059B9C7E" w14:textId="77777777" w:rsidR="005E6319" w:rsidRPr="005E6319" w:rsidRDefault="00417E34" w:rsidP="00D2625C">
      <w:pPr>
        <w:pStyle w:val="ListParagraph"/>
        <w:numPr>
          <w:ilvl w:val="3"/>
          <w:numId w:val="26"/>
        </w:numPr>
        <w:spacing w:after="0" w:line="360" w:lineRule="auto"/>
        <w:ind w:left="709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Wawancar</w:t>
      </w:r>
      <w:r w:rsidR="005E6319" w:rsidRPr="005E6319">
        <w:rPr>
          <w:rFonts w:ascii="Times New Roman" w:hAnsi="Times New Roman"/>
          <w:sz w:val="24"/>
          <w:szCs w:val="24"/>
        </w:rPr>
        <w:t>a</w:t>
      </w:r>
    </w:p>
    <w:p w14:paraId="3DCF533C" w14:textId="61F40199" w:rsidR="005E6319" w:rsidRPr="005E6319" w:rsidRDefault="00815A2A" w:rsidP="005E6319">
      <w:pPr>
        <w:pStyle w:val="ListParagraph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Wawancara dilakukan dengan cara </w:t>
      </w:r>
      <w:r w:rsidR="00CA6946">
        <w:rPr>
          <w:rFonts w:ascii="Times New Roman" w:hAnsi="Times New Roman"/>
          <w:sz w:val="24"/>
          <w:szCs w:val="24"/>
        </w:rPr>
        <w:t>kegiatan tanya jawab secara langsung kepada responden atau inorman untuk memperoleh data akurat yang dibutuhkan oleh peneliti</w:t>
      </w:r>
      <w:r w:rsidR="008B6FD4" w:rsidRPr="005E6319">
        <w:rPr>
          <w:rFonts w:ascii="Times New Roman" w:hAnsi="Times New Roman"/>
          <w:sz w:val="24"/>
          <w:szCs w:val="24"/>
        </w:rPr>
        <w:t xml:space="preserve"> dengan menggunakan lembar/daftar pernyataan/kuisioner.</w:t>
      </w:r>
    </w:p>
    <w:p w14:paraId="317E4DE2" w14:textId="77777777" w:rsidR="005E6319" w:rsidRPr="005E6319" w:rsidRDefault="00815A2A" w:rsidP="00D2625C">
      <w:pPr>
        <w:pStyle w:val="ListParagraph"/>
        <w:numPr>
          <w:ilvl w:val="3"/>
          <w:numId w:val="26"/>
        </w:numPr>
        <w:spacing w:after="0" w:line="360" w:lineRule="auto"/>
        <w:ind w:left="709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Dokumentasi</w:t>
      </w:r>
    </w:p>
    <w:p w14:paraId="557EB283" w14:textId="0B9EB0DF" w:rsidR="00AC3122" w:rsidRDefault="002A6254" w:rsidP="005E6319">
      <w:pPr>
        <w:pStyle w:val="ListParagraph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okumentasi merupakan hasil catatan, bukti berupa gambar yang nyata kejadian dilokasi. Sebuah penelitian agar dianggap nyata jika disertakan dengan dokumentasi.</w:t>
      </w:r>
    </w:p>
    <w:p w14:paraId="4F5510EF" w14:textId="77777777" w:rsidR="005E6319" w:rsidRPr="00217E65" w:rsidRDefault="005E6319" w:rsidP="00217E65">
      <w:pPr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0D77836F" w14:textId="77777777" w:rsidR="005E6319" w:rsidRDefault="000F0E66" w:rsidP="005E6319">
      <w:pPr>
        <w:pStyle w:val="ListParagraph"/>
        <w:numPr>
          <w:ilvl w:val="0"/>
          <w:numId w:val="1"/>
        </w:numPr>
        <w:spacing w:after="0" w:line="36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 w:rsidRPr="005E6319">
        <w:rPr>
          <w:rFonts w:ascii="Times New Roman" w:hAnsi="Times New Roman"/>
          <w:b/>
          <w:bCs/>
          <w:sz w:val="24"/>
          <w:szCs w:val="24"/>
        </w:rPr>
        <w:t>Teknik Pengolahan Data</w:t>
      </w:r>
    </w:p>
    <w:p w14:paraId="3CF9EE4D" w14:textId="77777777" w:rsidR="005E6319" w:rsidRDefault="00C837AF" w:rsidP="005E6319">
      <w:pPr>
        <w:pStyle w:val="ListParagraph"/>
        <w:spacing w:after="0" w:line="360" w:lineRule="auto"/>
        <w:ind w:left="284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Dalam penelitian ini prosedur analisa data meliputi :</w:t>
      </w:r>
    </w:p>
    <w:p w14:paraId="5B37C38F" w14:textId="77777777" w:rsidR="005E6319" w:rsidRPr="005E6319" w:rsidRDefault="00C837AF" w:rsidP="00D2625C">
      <w:pPr>
        <w:pStyle w:val="ListParagraph"/>
        <w:numPr>
          <w:ilvl w:val="3"/>
          <w:numId w:val="25"/>
        </w:numPr>
        <w:spacing w:after="0" w:line="360" w:lineRule="auto"/>
        <w:ind w:left="709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Pengolahan Data</w:t>
      </w:r>
    </w:p>
    <w:p w14:paraId="055618A6" w14:textId="77777777" w:rsidR="005E6319" w:rsidRPr="005E6319" w:rsidRDefault="00181089" w:rsidP="005E6319">
      <w:pPr>
        <w:pStyle w:val="ListParagraph"/>
        <w:numPr>
          <w:ilvl w:val="4"/>
          <w:numId w:val="1"/>
        </w:numPr>
        <w:spacing w:after="0" w:line="360" w:lineRule="auto"/>
        <w:ind w:left="1134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i/>
          <w:iCs/>
          <w:sz w:val="24"/>
          <w:szCs w:val="24"/>
        </w:rPr>
        <w:t>Editing</w:t>
      </w:r>
    </w:p>
    <w:p w14:paraId="52FC47A9" w14:textId="63CBF316" w:rsidR="00E54F76" w:rsidRPr="005E6319" w:rsidRDefault="00620D92" w:rsidP="005E6319">
      <w:pPr>
        <w:pStyle w:val="ListParagraph"/>
        <w:spacing w:after="0" w:line="360" w:lineRule="auto"/>
        <w:ind w:left="1134"/>
        <w:jc w:val="both"/>
        <w:rPr>
          <w:rFonts w:ascii="Times New Roman" w:hAnsi="Times New Roman"/>
          <w:b/>
          <w:bCs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Merupakan kegiatan </w:t>
      </w:r>
      <w:r w:rsidR="002A6254">
        <w:rPr>
          <w:rFonts w:ascii="Times New Roman" w:hAnsi="Times New Roman"/>
          <w:sz w:val="24"/>
          <w:szCs w:val="24"/>
        </w:rPr>
        <w:t xml:space="preserve">pemeriksaan data hasil penelitian yang telah terkumpul dari </w:t>
      </w:r>
      <w:r w:rsidRPr="005E6319">
        <w:rPr>
          <w:rFonts w:ascii="Times New Roman" w:hAnsi="Times New Roman"/>
          <w:sz w:val="24"/>
          <w:szCs w:val="24"/>
        </w:rPr>
        <w:t>pernyataan dalam bentuk kuisioner.</w:t>
      </w:r>
    </w:p>
    <w:p w14:paraId="3355F071" w14:textId="77777777" w:rsidR="005E6319" w:rsidRPr="005E6319" w:rsidRDefault="00181089" w:rsidP="005E6319">
      <w:pPr>
        <w:pStyle w:val="ListParagraph"/>
        <w:numPr>
          <w:ilvl w:val="4"/>
          <w:numId w:val="1"/>
        </w:numPr>
        <w:spacing w:after="0" w:line="360" w:lineRule="auto"/>
        <w:ind w:left="1276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i/>
          <w:iCs/>
          <w:sz w:val="24"/>
          <w:szCs w:val="24"/>
        </w:rPr>
        <w:t>Coding</w:t>
      </w:r>
    </w:p>
    <w:p w14:paraId="02F5F4EC" w14:textId="552E2F0B" w:rsidR="008E0CB3" w:rsidRPr="005E6319" w:rsidRDefault="00620D92" w:rsidP="005E6319">
      <w:pPr>
        <w:pStyle w:val="ListParagraph"/>
        <w:spacing w:after="0" w:line="360" w:lineRule="auto"/>
        <w:ind w:left="1276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Prose</w:t>
      </w:r>
      <w:r w:rsidR="005106F8" w:rsidRPr="005E6319">
        <w:rPr>
          <w:rFonts w:ascii="Times New Roman" w:hAnsi="Times New Roman"/>
          <w:sz w:val="24"/>
          <w:szCs w:val="24"/>
        </w:rPr>
        <w:t xml:space="preserve">s </w:t>
      </w:r>
      <w:r w:rsidR="002A6254">
        <w:rPr>
          <w:rFonts w:ascii="Times New Roman" w:hAnsi="Times New Roman"/>
          <w:sz w:val="24"/>
          <w:szCs w:val="24"/>
        </w:rPr>
        <w:t>perubahan huruf menjadi sebuah angka agar mempermudah menganalisis hasil data yang telah dimasukkan.</w:t>
      </w:r>
    </w:p>
    <w:p w14:paraId="30C1BB5B" w14:textId="77777777" w:rsidR="005E6319" w:rsidRDefault="00620D92" w:rsidP="005E6319">
      <w:pPr>
        <w:pStyle w:val="ListParagraph"/>
        <w:numPr>
          <w:ilvl w:val="4"/>
          <w:numId w:val="1"/>
        </w:numPr>
        <w:spacing w:after="0" w:line="360" w:lineRule="auto"/>
        <w:ind w:left="1276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Melakukan Penilaian</w:t>
      </w:r>
    </w:p>
    <w:p w14:paraId="24B6F11E" w14:textId="460062FA" w:rsidR="00EC4C3B" w:rsidRDefault="00620D92" w:rsidP="00EC4C3B">
      <w:pPr>
        <w:pStyle w:val="ListParagraph"/>
        <w:spacing w:after="0" w:line="360" w:lineRule="auto"/>
        <w:ind w:left="1276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Cara penilaian ini menggunakan sistem scoring yaitu dengan menghitung</w:t>
      </w:r>
      <w:r w:rsidR="00A32873" w:rsidRPr="005E6319">
        <w:rPr>
          <w:rFonts w:ascii="Times New Roman" w:hAnsi="Times New Roman"/>
          <w:sz w:val="24"/>
          <w:szCs w:val="24"/>
        </w:rPr>
        <w:t xml:space="preserve">, </w:t>
      </w:r>
      <w:r w:rsidRPr="005E6319">
        <w:rPr>
          <w:rFonts w:ascii="Times New Roman" w:hAnsi="Times New Roman"/>
          <w:sz w:val="24"/>
          <w:szCs w:val="24"/>
        </w:rPr>
        <w:t>menjumlah skor</w:t>
      </w:r>
      <w:r w:rsidR="00A32873" w:rsidRPr="005E6319">
        <w:rPr>
          <w:rFonts w:ascii="Times New Roman" w:hAnsi="Times New Roman"/>
          <w:sz w:val="24"/>
          <w:szCs w:val="24"/>
        </w:rPr>
        <w:t>, dan mengategorikan</w:t>
      </w:r>
      <w:r w:rsidRPr="005E6319">
        <w:rPr>
          <w:rFonts w:ascii="Times New Roman" w:hAnsi="Times New Roman"/>
          <w:sz w:val="24"/>
          <w:szCs w:val="24"/>
        </w:rPr>
        <w:t xml:space="preserve"> dari setiap kuisioner hasil observasi. </w:t>
      </w:r>
    </w:p>
    <w:p w14:paraId="17E1E498" w14:textId="77777777" w:rsidR="00217E65" w:rsidRDefault="00217E65" w:rsidP="00EC4C3B">
      <w:pPr>
        <w:pStyle w:val="ListParagraph"/>
        <w:spacing w:after="0" w:line="360" w:lineRule="auto"/>
        <w:ind w:left="1276"/>
        <w:jc w:val="both"/>
        <w:rPr>
          <w:rFonts w:ascii="Times New Roman" w:hAnsi="Times New Roman"/>
          <w:sz w:val="24"/>
          <w:szCs w:val="24"/>
        </w:rPr>
      </w:pPr>
    </w:p>
    <w:p w14:paraId="17E66AAF" w14:textId="5E349179" w:rsidR="00EC4C3B" w:rsidRPr="00EC4C3B" w:rsidRDefault="00EC4C3B" w:rsidP="00EC4C3B">
      <w:pPr>
        <w:pStyle w:val="ListParagraph"/>
        <w:spacing w:after="0" w:line="360" w:lineRule="auto"/>
        <w:ind w:left="1276"/>
        <w:jc w:val="both"/>
        <w:rPr>
          <w:rFonts w:ascii="Times New Roman" w:hAnsi="Times New Roman"/>
          <w:b/>
          <w:bCs/>
          <w:sz w:val="24"/>
          <w:szCs w:val="24"/>
          <w:u w:val="single"/>
        </w:rPr>
      </w:pPr>
      <w:r w:rsidRPr="00EC4C3B">
        <w:rPr>
          <w:rFonts w:ascii="Times New Roman" w:hAnsi="Times New Roman"/>
          <w:b/>
          <w:bCs/>
          <w:sz w:val="24"/>
          <w:szCs w:val="24"/>
          <w:u w:val="single"/>
        </w:rPr>
        <w:t>Perhitungan Pengelola Kebersihan</w:t>
      </w:r>
    </w:p>
    <w:p w14:paraId="2BB56F6A" w14:textId="77777777" w:rsidR="00EC4C3B" w:rsidRPr="00D43B19" w:rsidRDefault="00EC4C3B" w:rsidP="00D2625C">
      <w:pPr>
        <w:pStyle w:val="ListParagraph"/>
        <w:numPr>
          <w:ilvl w:val="0"/>
          <w:numId w:val="7"/>
        </w:numPr>
        <w:spacing w:after="0" w:line="360" w:lineRule="auto"/>
        <w:ind w:left="1701" w:hanging="283"/>
        <w:jc w:val="both"/>
        <w:rPr>
          <w:rFonts w:ascii="Times New Roman" w:hAnsi="Times New Roman"/>
          <w:b/>
          <w:bCs/>
          <w:sz w:val="24"/>
          <w:szCs w:val="24"/>
        </w:rPr>
      </w:pPr>
      <w:r w:rsidRPr="00D43B19">
        <w:rPr>
          <w:rFonts w:ascii="Times New Roman" w:hAnsi="Times New Roman"/>
          <w:b/>
          <w:bCs/>
          <w:sz w:val="24"/>
          <w:szCs w:val="24"/>
        </w:rPr>
        <w:t>Perhitungan Pengetahuan</w:t>
      </w:r>
    </w:p>
    <w:p w14:paraId="6A7FF6D8" w14:textId="77777777" w:rsidR="00EC4C3B" w:rsidRDefault="00EC4C3B" w:rsidP="00D2625C">
      <w:pPr>
        <w:pStyle w:val="ListParagraph"/>
        <w:numPr>
          <w:ilvl w:val="0"/>
          <w:numId w:val="27"/>
        </w:numPr>
        <w:spacing w:after="0" w:line="360" w:lineRule="auto"/>
        <w:ind w:left="212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enar</w:t>
      </w:r>
      <w:r>
        <w:rPr>
          <w:rFonts w:ascii="Times New Roman" w:hAnsi="Times New Roman"/>
          <w:sz w:val="24"/>
          <w:szCs w:val="24"/>
        </w:rPr>
        <w:tab/>
      </w:r>
      <w:r w:rsidRPr="00D43B19">
        <w:rPr>
          <w:rFonts w:ascii="Times New Roman" w:hAnsi="Times New Roman"/>
          <w:sz w:val="24"/>
          <w:szCs w:val="24"/>
        </w:rPr>
        <w:tab/>
        <w:t xml:space="preserve">diberi nilai </w:t>
      </w:r>
      <w:r>
        <w:rPr>
          <w:rFonts w:ascii="Times New Roman" w:hAnsi="Times New Roman"/>
          <w:sz w:val="24"/>
          <w:szCs w:val="24"/>
        </w:rPr>
        <w:t>2</w:t>
      </w:r>
    </w:p>
    <w:p w14:paraId="4A2DA54B" w14:textId="77777777" w:rsidR="00EC4C3B" w:rsidRDefault="00EC4C3B" w:rsidP="00D2625C">
      <w:pPr>
        <w:pStyle w:val="ListParagraph"/>
        <w:numPr>
          <w:ilvl w:val="0"/>
          <w:numId w:val="27"/>
        </w:numPr>
        <w:spacing w:after="0" w:line="360" w:lineRule="auto"/>
        <w:ind w:left="212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alah</w:t>
      </w:r>
      <w:r w:rsidRPr="00D43B19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D43B19">
        <w:rPr>
          <w:rFonts w:ascii="Times New Roman" w:hAnsi="Times New Roman"/>
          <w:sz w:val="24"/>
          <w:szCs w:val="24"/>
        </w:rPr>
        <w:t>diberi nilai 1</w:t>
      </w:r>
    </w:p>
    <w:p w14:paraId="542B0C81" w14:textId="77777777" w:rsidR="00EC4C3B" w:rsidRPr="00D43B19" w:rsidRDefault="00EC4C3B" w:rsidP="00D2625C">
      <w:pPr>
        <w:pStyle w:val="ListParagraph"/>
        <w:numPr>
          <w:ilvl w:val="0"/>
          <w:numId w:val="8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lastRenderedPageBreak/>
        <w:t>Skor maksimal = Nilai maksimal x jumlah pertanyaan</w:t>
      </w:r>
    </w:p>
    <w:p w14:paraId="128B9E09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2</w:t>
      </w:r>
      <w:r w:rsidRPr="00135362">
        <w:rPr>
          <w:rFonts w:ascii="Times New Roman" w:hAnsi="Times New Roman"/>
          <w:sz w:val="24"/>
          <w:szCs w:val="24"/>
        </w:rPr>
        <w:t xml:space="preserve"> x </w:t>
      </w:r>
      <w:r>
        <w:rPr>
          <w:rFonts w:ascii="Times New Roman" w:hAnsi="Times New Roman"/>
          <w:sz w:val="24"/>
          <w:szCs w:val="24"/>
        </w:rPr>
        <w:t>17</w:t>
      </w:r>
    </w:p>
    <w:p w14:paraId="113A8BB3" w14:textId="77777777" w:rsidR="00EC4C3B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34</w:t>
      </w:r>
    </w:p>
    <w:p w14:paraId="0E0E0FFF" w14:textId="77777777" w:rsidR="00EC4C3B" w:rsidRPr="00D43B19" w:rsidRDefault="00EC4C3B" w:rsidP="00D2625C">
      <w:pPr>
        <w:pStyle w:val="ListParagraph"/>
        <w:numPr>
          <w:ilvl w:val="0"/>
          <w:numId w:val="8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Skor minimal   = Nilai minimal x jumlah pertanyaan</w:t>
      </w:r>
    </w:p>
    <w:p w14:paraId="4C88656E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>= 1 x 1</w:t>
      </w:r>
      <w:r>
        <w:rPr>
          <w:rFonts w:ascii="Times New Roman" w:hAnsi="Times New Roman"/>
          <w:sz w:val="24"/>
          <w:szCs w:val="24"/>
        </w:rPr>
        <w:t>7</w:t>
      </w:r>
    </w:p>
    <w:p w14:paraId="27A804DB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>= 1</w:t>
      </w:r>
      <w:r>
        <w:rPr>
          <w:rFonts w:ascii="Times New Roman" w:hAnsi="Times New Roman"/>
          <w:sz w:val="24"/>
          <w:szCs w:val="24"/>
        </w:rPr>
        <w:t>7</w:t>
      </w:r>
    </w:p>
    <w:p w14:paraId="73CEFB81" w14:textId="77777777" w:rsidR="00EC4C3B" w:rsidRPr="00D43B19" w:rsidRDefault="00EC4C3B" w:rsidP="00D2625C">
      <w:pPr>
        <w:pStyle w:val="ListParagraph"/>
        <w:numPr>
          <w:ilvl w:val="0"/>
          <w:numId w:val="8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R (Rentang)     = Skor maksimal - skor minimal</w:t>
      </w:r>
    </w:p>
    <w:p w14:paraId="66937BAC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34</w:t>
      </w:r>
      <w:r w:rsidRPr="00135362">
        <w:rPr>
          <w:rFonts w:ascii="Times New Roman" w:hAnsi="Times New Roman"/>
          <w:sz w:val="24"/>
          <w:szCs w:val="24"/>
        </w:rPr>
        <w:t xml:space="preserve"> – 1</w:t>
      </w:r>
      <w:r>
        <w:rPr>
          <w:rFonts w:ascii="Times New Roman" w:hAnsi="Times New Roman"/>
          <w:sz w:val="24"/>
          <w:szCs w:val="24"/>
        </w:rPr>
        <w:t>7</w:t>
      </w:r>
    </w:p>
    <w:p w14:paraId="42FC6068" w14:textId="77777777" w:rsidR="00EC4C3B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17</w:t>
      </w:r>
    </w:p>
    <w:p w14:paraId="670B5756" w14:textId="77777777" w:rsidR="00EC4C3B" w:rsidRPr="00D43B19" w:rsidRDefault="00EC4C3B" w:rsidP="00D2625C">
      <w:pPr>
        <w:pStyle w:val="ListParagraph"/>
        <w:numPr>
          <w:ilvl w:val="0"/>
          <w:numId w:val="8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I (Interval)       = Rentang skor : kategori</w:t>
      </w:r>
    </w:p>
    <w:p w14:paraId="39226B1D" w14:textId="0734A6ED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17</w:t>
      </w:r>
      <w:r w:rsidRPr="00135362">
        <w:rPr>
          <w:rFonts w:ascii="Times New Roman" w:hAnsi="Times New Roman"/>
          <w:sz w:val="24"/>
          <w:szCs w:val="24"/>
        </w:rPr>
        <w:t xml:space="preserve"> : </w:t>
      </w:r>
      <w:r>
        <w:rPr>
          <w:rFonts w:ascii="Times New Roman" w:hAnsi="Times New Roman"/>
          <w:sz w:val="24"/>
          <w:szCs w:val="24"/>
        </w:rPr>
        <w:t>2</w:t>
      </w:r>
    </w:p>
    <w:p w14:paraId="78740E73" w14:textId="2DF9ADFB" w:rsidR="00EC4C3B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8,5 = 9</w:t>
      </w:r>
    </w:p>
    <w:p w14:paraId="175B4698" w14:textId="77777777" w:rsidR="00EC4C3B" w:rsidRDefault="00EC4C3B" w:rsidP="00D2625C">
      <w:pPr>
        <w:pStyle w:val="ListParagraph"/>
        <w:numPr>
          <w:ilvl w:val="0"/>
          <w:numId w:val="8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Kategori</w:t>
      </w:r>
      <w:r w:rsidRPr="00D43B19">
        <w:rPr>
          <w:rFonts w:ascii="Times New Roman" w:hAnsi="Times New Roman"/>
          <w:sz w:val="24"/>
          <w:szCs w:val="24"/>
        </w:rPr>
        <w:tab/>
        <w:t xml:space="preserve">  = skor maksimal – interval</w:t>
      </w:r>
    </w:p>
    <w:p w14:paraId="23AFEF97" w14:textId="5820A599" w:rsidR="00EC4C3B" w:rsidRDefault="00EC4C3B" w:rsidP="00D2625C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Baik</w:t>
      </w:r>
      <w:r w:rsidRPr="00754CAF">
        <w:rPr>
          <w:rFonts w:ascii="Times New Roman" w:hAnsi="Times New Roman"/>
          <w:sz w:val="24"/>
          <w:szCs w:val="24"/>
        </w:rPr>
        <w:tab/>
        <w:t>=</w:t>
      </w:r>
      <w:r>
        <w:rPr>
          <w:rFonts w:ascii="Times New Roman" w:hAnsi="Times New Roman"/>
          <w:sz w:val="24"/>
          <w:szCs w:val="24"/>
        </w:rPr>
        <w:t xml:space="preserve"> </w:t>
      </w:r>
      <w:r w:rsidRPr="0004075A"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/>
          <w:sz w:val="24"/>
          <w:szCs w:val="24"/>
        </w:rPr>
        <w:t>6</w:t>
      </w:r>
      <w:r w:rsidRPr="0004075A">
        <w:rPr>
          <w:rFonts w:ascii="Times New Roman" w:hAnsi="Times New Roman"/>
          <w:sz w:val="24"/>
          <w:szCs w:val="24"/>
        </w:rPr>
        <w:t xml:space="preserve"> –</w:t>
      </w:r>
      <w:r>
        <w:rPr>
          <w:rFonts w:ascii="Times New Roman" w:hAnsi="Times New Roman"/>
          <w:sz w:val="24"/>
          <w:szCs w:val="24"/>
        </w:rPr>
        <w:t xml:space="preserve"> 34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sz w:val="24"/>
          <w:szCs w:val="24"/>
        </w:rPr>
        <w:t>76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>
        <w:rPr>
          <w:rFonts w:ascii="Times New Roman" w:hAnsi="Times New Roman"/>
          <w:sz w:val="24"/>
          <w:szCs w:val="24"/>
        </w:rPr>
        <w:t>100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  <w:t xml:space="preserve">(Bobot </w:t>
      </w:r>
      <w:r>
        <w:rPr>
          <w:rFonts w:ascii="Times New Roman" w:hAnsi="Times New Roman"/>
          <w:sz w:val="24"/>
          <w:szCs w:val="24"/>
        </w:rPr>
        <w:t>2</w:t>
      </w:r>
      <w:r w:rsidRPr="00754CAF">
        <w:rPr>
          <w:rFonts w:ascii="Times New Roman" w:hAnsi="Times New Roman"/>
          <w:sz w:val="24"/>
          <w:szCs w:val="24"/>
        </w:rPr>
        <w:t>)</w:t>
      </w:r>
    </w:p>
    <w:p w14:paraId="71D9B892" w14:textId="395C920F" w:rsidR="00EC4C3B" w:rsidRPr="00E35389" w:rsidRDefault="00EC4C3B" w:rsidP="00D2625C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Kurang</w:t>
      </w:r>
      <w:r w:rsidRPr="00754CAF">
        <w:rPr>
          <w:rFonts w:ascii="Times New Roman" w:hAnsi="Times New Roman"/>
          <w:sz w:val="24"/>
          <w:szCs w:val="24"/>
        </w:rPr>
        <w:tab/>
        <w:t xml:space="preserve">= </w:t>
      </w:r>
      <w:r>
        <w:rPr>
          <w:rFonts w:ascii="Times New Roman" w:hAnsi="Times New Roman"/>
          <w:sz w:val="24"/>
          <w:szCs w:val="24"/>
        </w:rPr>
        <w:t>17</w:t>
      </w:r>
      <w:r w:rsidRPr="00754CAF">
        <w:rPr>
          <w:rFonts w:ascii="Times New Roman" w:hAnsi="Times New Roman"/>
          <w:sz w:val="24"/>
          <w:szCs w:val="24"/>
        </w:rPr>
        <w:t xml:space="preserve"> – </w:t>
      </w:r>
      <w:r>
        <w:rPr>
          <w:rFonts w:ascii="Times New Roman" w:hAnsi="Times New Roman"/>
          <w:sz w:val="24"/>
          <w:szCs w:val="24"/>
        </w:rPr>
        <w:t>25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sz w:val="24"/>
          <w:szCs w:val="24"/>
        </w:rPr>
        <w:t>0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>
        <w:rPr>
          <w:rFonts w:ascii="Times New Roman" w:hAnsi="Times New Roman"/>
          <w:sz w:val="24"/>
          <w:szCs w:val="24"/>
        </w:rPr>
        <w:t>74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754CAF">
        <w:rPr>
          <w:rFonts w:ascii="Times New Roman" w:hAnsi="Times New Roman"/>
          <w:sz w:val="24"/>
          <w:szCs w:val="24"/>
        </w:rPr>
        <w:t xml:space="preserve">(Bobot 1) </w:t>
      </w:r>
    </w:p>
    <w:p w14:paraId="488AA9BB" w14:textId="77777777" w:rsidR="00EC4C3B" w:rsidRDefault="00EC4C3B" w:rsidP="00D2625C">
      <w:pPr>
        <w:pStyle w:val="ListParagraph"/>
        <w:numPr>
          <w:ilvl w:val="0"/>
          <w:numId w:val="7"/>
        </w:numPr>
        <w:spacing w:after="0" w:line="360" w:lineRule="auto"/>
        <w:ind w:left="1701" w:hanging="283"/>
        <w:jc w:val="both"/>
        <w:rPr>
          <w:rFonts w:ascii="Times New Roman" w:hAnsi="Times New Roman"/>
          <w:b/>
          <w:bCs/>
          <w:sz w:val="24"/>
          <w:szCs w:val="24"/>
        </w:rPr>
      </w:pPr>
      <w:r w:rsidRPr="00754CAF">
        <w:rPr>
          <w:rFonts w:ascii="Times New Roman" w:hAnsi="Times New Roman"/>
          <w:b/>
          <w:bCs/>
          <w:sz w:val="24"/>
          <w:szCs w:val="24"/>
        </w:rPr>
        <w:t>Perhitungan Tindakan</w:t>
      </w:r>
    </w:p>
    <w:p w14:paraId="0A9E4BF8" w14:textId="77777777" w:rsidR="00EC4C3B" w:rsidRPr="00754CAF" w:rsidRDefault="00EC4C3B" w:rsidP="00D2625C">
      <w:pPr>
        <w:pStyle w:val="ListParagraph"/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lakukan</w:t>
      </w:r>
      <w:r w:rsidRPr="00754CAF">
        <w:rPr>
          <w:rFonts w:ascii="Times New Roman" w:hAnsi="Times New Roman"/>
          <w:sz w:val="24"/>
          <w:szCs w:val="24"/>
        </w:rPr>
        <w:tab/>
      </w:r>
      <w:r w:rsidRPr="00754CAF">
        <w:rPr>
          <w:rFonts w:ascii="Times New Roman" w:hAnsi="Times New Roman"/>
          <w:sz w:val="24"/>
          <w:szCs w:val="24"/>
        </w:rPr>
        <w:tab/>
        <w:t>diberi nilai 2</w:t>
      </w:r>
    </w:p>
    <w:p w14:paraId="75D5252F" w14:textId="77777777" w:rsidR="00EC4C3B" w:rsidRPr="00754CAF" w:rsidRDefault="00EC4C3B" w:rsidP="00D2625C">
      <w:pPr>
        <w:pStyle w:val="ListParagraph"/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idak Melakukan</w:t>
      </w:r>
      <w:r w:rsidRPr="00754CAF">
        <w:rPr>
          <w:rFonts w:ascii="Times New Roman" w:hAnsi="Times New Roman"/>
          <w:sz w:val="24"/>
          <w:szCs w:val="24"/>
        </w:rPr>
        <w:tab/>
        <w:t>diberi nilai 1</w:t>
      </w:r>
    </w:p>
    <w:p w14:paraId="0D006FD8" w14:textId="77777777" w:rsidR="00EC4C3B" w:rsidRPr="00754CAF" w:rsidRDefault="00EC4C3B" w:rsidP="00D2625C">
      <w:pPr>
        <w:pStyle w:val="ListParagraph"/>
        <w:numPr>
          <w:ilvl w:val="0"/>
          <w:numId w:val="10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Skor maksimal = Nilai maksimal x jumlah pertanyaan</w:t>
      </w:r>
    </w:p>
    <w:p w14:paraId="64CF5702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2</w:t>
      </w:r>
      <w:r w:rsidRPr="00135362">
        <w:rPr>
          <w:rFonts w:ascii="Times New Roman" w:hAnsi="Times New Roman"/>
          <w:sz w:val="24"/>
          <w:szCs w:val="24"/>
        </w:rPr>
        <w:t xml:space="preserve"> x 1</w:t>
      </w:r>
      <w:r>
        <w:rPr>
          <w:rFonts w:ascii="Times New Roman" w:hAnsi="Times New Roman"/>
          <w:sz w:val="24"/>
          <w:szCs w:val="24"/>
        </w:rPr>
        <w:t>4</w:t>
      </w:r>
    </w:p>
    <w:p w14:paraId="0149C1A5" w14:textId="77777777" w:rsidR="00EC4C3B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28</w:t>
      </w:r>
    </w:p>
    <w:p w14:paraId="05968939" w14:textId="77777777" w:rsidR="00EC4C3B" w:rsidRPr="00D43B19" w:rsidRDefault="00EC4C3B" w:rsidP="00D2625C">
      <w:pPr>
        <w:pStyle w:val="ListParagraph"/>
        <w:numPr>
          <w:ilvl w:val="0"/>
          <w:numId w:val="10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Skor minimal   = Nilai minimal x jumlah pertanyaan</w:t>
      </w:r>
    </w:p>
    <w:p w14:paraId="7B1AFE9C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>= 1 x 1</w:t>
      </w:r>
      <w:r>
        <w:rPr>
          <w:rFonts w:ascii="Times New Roman" w:hAnsi="Times New Roman"/>
          <w:sz w:val="24"/>
          <w:szCs w:val="24"/>
        </w:rPr>
        <w:t>4</w:t>
      </w:r>
    </w:p>
    <w:p w14:paraId="55A6A721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>= 1</w:t>
      </w:r>
      <w:r>
        <w:rPr>
          <w:rFonts w:ascii="Times New Roman" w:hAnsi="Times New Roman"/>
          <w:sz w:val="24"/>
          <w:szCs w:val="24"/>
        </w:rPr>
        <w:t>4</w:t>
      </w:r>
    </w:p>
    <w:p w14:paraId="756692B3" w14:textId="77777777" w:rsidR="00EC4C3B" w:rsidRPr="00D43B19" w:rsidRDefault="00EC4C3B" w:rsidP="00D2625C">
      <w:pPr>
        <w:pStyle w:val="ListParagraph"/>
        <w:numPr>
          <w:ilvl w:val="0"/>
          <w:numId w:val="10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R (Rentang)     = Skor maksimal - skor minimal</w:t>
      </w:r>
    </w:p>
    <w:p w14:paraId="7B16C493" w14:textId="77777777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28</w:t>
      </w:r>
      <w:r w:rsidRPr="00135362">
        <w:rPr>
          <w:rFonts w:ascii="Times New Roman" w:hAnsi="Times New Roman"/>
          <w:sz w:val="24"/>
          <w:szCs w:val="24"/>
        </w:rPr>
        <w:t xml:space="preserve"> – 1</w:t>
      </w:r>
      <w:r>
        <w:rPr>
          <w:rFonts w:ascii="Times New Roman" w:hAnsi="Times New Roman"/>
          <w:sz w:val="24"/>
          <w:szCs w:val="24"/>
        </w:rPr>
        <w:t>4</w:t>
      </w:r>
    </w:p>
    <w:p w14:paraId="33803CCE" w14:textId="77777777" w:rsidR="00EC4C3B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14</w:t>
      </w:r>
    </w:p>
    <w:p w14:paraId="59A978FC" w14:textId="77777777" w:rsidR="00EC4C3B" w:rsidRPr="00D43B19" w:rsidRDefault="00EC4C3B" w:rsidP="00D2625C">
      <w:pPr>
        <w:pStyle w:val="ListParagraph"/>
        <w:numPr>
          <w:ilvl w:val="0"/>
          <w:numId w:val="10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I (Interval)       = Rentang skor : kategori</w:t>
      </w:r>
    </w:p>
    <w:p w14:paraId="559346B1" w14:textId="7E6C0C69" w:rsidR="00EC4C3B" w:rsidRPr="00135362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14</w:t>
      </w:r>
      <w:r w:rsidRPr="00135362">
        <w:rPr>
          <w:rFonts w:ascii="Times New Roman" w:hAnsi="Times New Roman"/>
          <w:sz w:val="24"/>
          <w:szCs w:val="24"/>
        </w:rPr>
        <w:t xml:space="preserve"> : </w:t>
      </w:r>
      <w:r>
        <w:rPr>
          <w:rFonts w:ascii="Times New Roman" w:hAnsi="Times New Roman"/>
          <w:sz w:val="24"/>
          <w:szCs w:val="24"/>
        </w:rPr>
        <w:t>2</w:t>
      </w:r>
    </w:p>
    <w:p w14:paraId="0E0BEAC4" w14:textId="0B714A1C" w:rsidR="00EC4C3B" w:rsidRDefault="00EC4C3B" w:rsidP="00EC4C3B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>
        <w:rPr>
          <w:rFonts w:ascii="Times New Roman" w:hAnsi="Times New Roman"/>
          <w:sz w:val="24"/>
          <w:szCs w:val="24"/>
        </w:rPr>
        <w:t>7</w:t>
      </w:r>
    </w:p>
    <w:p w14:paraId="7A3A1B58" w14:textId="77777777" w:rsidR="00EC4C3B" w:rsidRDefault="00EC4C3B" w:rsidP="00D2625C">
      <w:pPr>
        <w:pStyle w:val="ListParagraph"/>
        <w:numPr>
          <w:ilvl w:val="0"/>
          <w:numId w:val="10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Kategori</w:t>
      </w:r>
      <w:r w:rsidRPr="00754CAF">
        <w:rPr>
          <w:rFonts w:ascii="Times New Roman" w:hAnsi="Times New Roman"/>
          <w:sz w:val="24"/>
          <w:szCs w:val="24"/>
        </w:rPr>
        <w:tab/>
        <w:t xml:space="preserve">  = skor maksimal – interval</w:t>
      </w:r>
    </w:p>
    <w:p w14:paraId="2237FD60" w14:textId="65A737B3" w:rsidR="00EC4C3B" w:rsidRDefault="00EC4C3B" w:rsidP="00D2625C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lastRenderedPageBreak/>
        <w:t>Baik</w:t>
      </w:r>
      <w:r w:rsidRPr="00754CAF">
        <w:rPr>
          <w:rFonts w:ascii="Times New Roman" w:hAnsi="Times New Roman"/>
          <w:sz w:val="24"/>
          <w:szCs w:val="24"/>
        </w:rPr>
        <w:tab/>
        <w:t>=</w:t>
      </w:r>
      <w:r>
        <w:rPr>
          <w:rFonts w:ascii="Times New Roman" w:hAnsi="Times New Roman"/>
          <w:sz w:val="24"/>
          <w:szCs w:val="24"/>
        </w:rPr>
        <w:t>21 -28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sz w:val="24"/>
          <w:szCs w:val="24"/>
        </w:rPr>
        <w:t>75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>
        <w:rPr>
          <w:rFonts w:ascii="Times New Roman" w:hAnsi="Times New Roman"/>
          <w:sz w:val="24"/>
          <w:szCs w:val="24"/>
        </w:rPr>
        <w:t>100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  <w:t xml:space="preserve">(Bobot </w:t>
      </w:r>
      <w:r>
        <w:rPr>
          <w:rFonts w:ascii="Times New Roman" w:hAnsi="Times New Roman"/>
          <w:sz w:val="24"/>
          <w:szCs w:val="24"/>
        </w:rPr>
        <w:t>2</w:t>
      </w:r>
      <w:r w:rsidRPr="00754CAF">
        <w:rPr>
          <w:rFonts w:ascii="Times New Roman" w:hAnsi="Times New Roman"/>
          <w:sz w:val="24"/>
          <w:szCs w:val="24"/>
        </w:rPr>
        <w:t>)</w:t>
      </w:r>
    </w:p>
    <w:p w14:paraId="726C54EA" w14:textId="42D96056" w:rsidR="00EC4C3B" w:rsidRPr="00E35389" w:rsidRDefault="00EC4C3B" w:rsidP="00D2625C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Kurang</w:t>
      </w:r>
      <w:r w:rsidRPr="00754CAF">
        <w:rPr>
          <w:rFonts w:ascii="Times New Roman" w:hAnsi="Times New Roman"/>
          <w:sz w:val="24"/>
          <w:szCs w:val="24"/>
        </w:rPr>
        <w:tab/>
        <w:t xml:space="preserve">= </w:t>
      </w:r>
      <w:r>
        <w:rPr>
          <w:rFonts w:ascii="Times New Roman" w:hAnsi="Times New Roman"/>
          <w:sz w:val="24"/>
          <w:szCs w:val="24"/>
        </w:rPr>
        <w:t>14</w:t>
      </w:r>
      <w:r w:rsidRPr="00754CAF">
        <w:rPr>
          <w:rFonts w:ascii="Times New Roman" w:hAnsi="Times New Roman"/>
          <w:sz w:val="24"/>
          <w:szCs w:val="24"/>
        </w:rPr>
        <w:t xml:space="preserve"> – </w:t>
      </w:r>
      <w:r>
        <w:rPr>
          <w:rFonts w:ascii="Times New Roman" w:hAnsi="Times New Roman"/>
          <w:sz w:val="24"/>
          <w:szCs w:val="24"/>
        </w:rPr>
        <w:t>20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sz w:val="24"/>
          <w:szCs w:val="24"/>
        </w:rPr>
        <w:t>0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>
        <w:rPr>
          <w:rFonts w:ascii="Times New Roman" w:hAnsi="Times New Roman"/>
          <w:sz w:val="24"/>
          <w:szCs w:val="24"/>
        </w:rPr>
        <w:t>71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754CAF">
        <w:rPr>
          <w:rFonts w:ascii="Times New Roman" w:hAnsi="Times New Roman"/>
          <w:sz w:val="24"/>
          <w:szCs w:val="24"/>
        </w:rPr>
        <w:t xml:space="preserve">(Bobot 1) </w:t>
      </w:r>
    </w:p>
    <w:p w14:paraId="4D40E2A2" w14:textId="77777777" w:rsidR="00EC4C3B" w:rsidRDefault="00EC4C3B" w:rsidP="00EC4C3B">
      <w:pPr>
        <w:pStyle w:val="ListParagraph"/>
        <w:spacing w:after="0" w:line="360" w:lineRule="auto"/>
        <w:ind w:left="1276"/>
        <w:jc w:val="both"/>
        <w:rPr>
          <w:rFonts w:ascii="Times New Roman" w:hAnsi="Times New Roman"/>
          <w:sz w:val="24"/>
          <w:szCs w:val="24"/>
        </w:rPr>
      </w:pPr>
    </w:p>
    <w:p w14:paraId="3C1B51B9" w14:textId="181498EA" w:rsidR="00EC4C3B" w:rsidRPr="00EC4C3B" w:rsidRDefault="00EC4C3B" w:rsidP="00EC4C3B">
      <w:pPr>
        <w:pStyle w:val="ListParagraph"/>
        <w:spacing w:after="0" w:line="360" w:lineRule="auto"/>
        <w:ind w:left="1276"/>
        <w:jc w:val="both"/>
        <w:rPr>
          <w:rFonts w:ascii="Times New Roman" w:hAnsi="Times New Roman"/>
          <w:b/>
          <w:bCs/>
          <w:sz w:val="24"/>
          <w:szCs w:val="24"/>
          <w:u w:val="single"/>
        </w:rPr>
      </w:pPr>
      <w:r w:rsidRPr="00EC4C3B">
        <w:rPr>
          <w:rFonts w:ascii="Times New Roman" w:hAnsi="Times New Roman"/>
          <w:b/>
          <w:bCs/>
          <w:sz w:val="24"/>
          <w:szCs w:val="24"/>
          <w:u w:val="single"/>
        </w:rPr>
        <w:t>Perhitungan Pedagang Pasar</w:t>
      </w:r>
    </w:p>
    <w:p w14:paraId="348CB450" w14:textId="77777777" w:rsidR="00D43B19" w:rsidRPr="00D43B19" w:rsidRDefault="00D43B19" w:rsidP="00D2625C">
      <w:pPr>
        <w:pStyle w:val="ListParagraph"/>
        <w:numPr>
          <w:ilvl w:val="0"/>
          <w:numId w:val="29"/>
        </w:numPr>
        <w:spacing w:after="0" w:line="360" w:lineRule="auto"/>
        <w:ind w:left="1843"/>
        <w:jc w:val="both"/>
        <w:rPr>
          <w:rFonts w:ascii="Times New Roman" w:hAnsi="Times New Roman"/>
          <w:b/>
          <w:bCs/>
          <w:sz w:val="24"/>
          <w:szCs w:val="24"/>
        </w:rPr>
      </w:pPr>
      <w:r w:rsidRPr="00D43B19">
        <w:rPr>
          <w:rFonts w:ascii="Times New Roman" w:hAnsi="Times New Roman"/>
          <w:b/>
          <w:bCs/>
          <w:sz w:val="24"/>
          <w:szCs w:val="24"/>
        </w:rPr>
        <w:t>Perhitungan Pengetahuan</w:t>
      </w:r>
    </w:p>
    <w:p w14:paraId="14EE1E95" w14:textId="77777777" w:rsidR="00D43B19" w:rsidRDefault="00CA0EE0" w:rsidP="00D2625C">
      <w:pPr>
        <w:pStyle w:val="ListParagraph"/>
        <w:numPr>
          <w:ilvl w:val="0"/>
          <w:numId w:val="30"/>
        </w:numPr>
        <w:spacing w:after="0" w:line="360" w:lineRule="auto"/>
        <w:ind w:left="2127"/>
        <w:jc w:val="both"/>
        <w:rPr>
          <w:rFonts w:ascii="Times New Roman" w:hAnsi="Times New Roman"/>
          <w:sz w:val="24"/>
          <w:szCs w:val="24"/>
        </w:rPr>
      </w:pPr>
      <w:bookmarkStart w:id="3" w:name="_Hlk58846997"/>
      <w:r>
        <w:rPr>
          <w:rFonts w:ascii="Times New Roman" w:hAnsi="Times New Roman"/>
          <w:sz w:val="24"/>
          <w:szCs w:val="24"/>
        </w:rPr>
        <w:t>Benar</w:t>
      </w:r>
      <w:r w:rsidR="00D43B19">
        <w:rPr>
          <w:rFonts w:ascii="Times New Roman" w:hAnsi="Times New Roman"/>
          <w:sz w:val="24"/>
          <w:szCs w:val="24"/>
        </w:rPr>
        <w:tab/>
      </w:r>
      <w:r w:rsidR="00135362" w:rsidRPr="00D43B19">
        <w:rPr>
          <w:rFonts w:ascii="Times New Roman" w:hAnsi="Times New Roman"/>
          <w:sz w:val="24"/>
          <w:szCs w:val="24"/>
        </w:rPr>
        <w:tab/>
        <w:t xml:space="preserve">diberi nilai </w:t>
      </w:r>
      <w:r>
        <w:rPr>
          <w:rFonts w:ascii="Times New Roman" w:hAnsi="Times New Roman"/>
          <w:sz w:val="24"/>
          <w:szCs w:val="24"/>
        </w:rPr>
        <w:t>2</w:t>
      </w:r>
    </w:p>
    <w:p w14:paraId="0E17F27A" w14:textId="77777777" w:rsidR="00D43B19" w:rsidRDefault="00CA0EE0" w:rsidP="00D2625C">
      <w:pPr>
        <w:pStyle w:val="ListParagraph"/>
        <w:numPr>
          <w:ilvl w:val="0"/>
          <w:numId w:val="30"/>
        </w:numPr>
        <w:spacing w:after="0" w:line="360" w:lineRule="auto"/>
        <w:ind w:left="212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Salah</w:t>
      </w:r>
      <w:r w:rsidR="00135362" w:rsidRPr="00D43B19">
        <w:rPr>
          <w:rFonts w:ascii="Times New Roman" w:hAnsi="Times New Roman"/>
          <w:sz w:val="24"/>
          <w:szCs w:val="24"/>
        </w:rPr>
        <w:tab/>
      </w:r>
      <w:r w:rsidR="00D43B19">
        <w:rPr>
          <w:rFonts w:ascii="Times New Roman" w:hAnsi="Times New Roman"/>
          <w:sz w:val="24"/>
          <w:szCs w:val="24"/>
        </w:rPr>
        <w:tab/>
      </w:r>
      <w:r w:rsidR="00135362" w:rsidRPr="00D43B19">
        <w:rPr>
          <w:rFonts w:ascii="Times New Roman" w:hAnsi="Times New Roman"/>
          <w:sz w:val="24"/>
          <w:szCs w:val="24"/>
        </w:rPr>
        <w:t>diberi nilai 1</w:t>
      </w:r>
    </w:p>
    <w:p w14:paraId="47BDFC93" w14:textId="77777777" w:rsidR="00135362" w:rsidRPr="00D43B19" w:rsidRDefault="00135362" w:rsidP="00D2625C">
      <w:pPr>
        <w:pStyle w:val="ListParagraph"/>
        <w:numPr>
          <w:ilvl w:val="0"/>
          <w:numId w:val="31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Skor maksimal = Nilai maksimal x jumlah pertanyaan</w:t>
      </w:r>
    </w:p>
    <w:p w14:paraId="5E8F6D77" w14:textId="12A52119" w:rsidR="00135362" w:rsidRPr="00135362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2</w:t>
      </w:r>
      <w:r w:rsidR="00135362" w:rsidRPr="00135362">
        <w:rPr>
          <w:rFonts w:ascii="Times New Roman" w:hAnsi="Times New Roman"/>
          <w:sz w:val="24"/>
          <w:szCs w:val="24"/>
        </w:rPr>
        <w:t xml:space="preserve"> x </w:t>
      </w:r>
      <w:r w:rsidR="00D70B4E">
        <w:rPr>
          <w:rFonts w:ascii="Times New Roman" w:hAnsi="Times New Roman"/>
          <w:sz w:val="24"/>
          <w:szCs w:val="24"/>
        </w:rPr>
        <w:t>1</w:t>
      </w:r>
      <w:r w:rsidR="0004075A">
        <w:rPr>
          <w:rFonts w:ascii="Times New Roman" w:hAnsi="Times New Roman"/>
          <w:sz w:val="24"/>
          <w:szCs w:val="24"/>
        </w:rPr>
        <w:t>7</w:t>
      </w:r>
    </w:p>
    <w:p w14:paraId="3F6754CF" w14:textId="3FADD39B" w:rsidR="00D43B19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 xml:space="preserve">= </w:t>
      </w:r>
      <w:r w:rsidR="0004075A">
        <w:rPr>
          <w:rFonts w:ascii="Times New Roman" w:hAnsi="Times New Roman"/>
          <w:sz w:val="24"/>
          <w:szCs w:val="24"/>
        </w:rPr>
        <w:t>34</w:t>
      </w:r>
    </w:p>
    <w:p w14:paraId="7A2D5639" w14:textId="77777777" w:rsidR="00135362" w:rsidRPr="00D43B19" w:rsidRDefault="00135362" w:rsidP="00D2625C">
      <w:pPr>
        <w:pStyle w:val="ListParagraph"/>
        <w:numPr>
          <w:ilvl w:val="0"/>
          <w:numId w:val="31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Skor minimal   = Nilai minimal x jumlah pertanyaan</w:t>
      </w:r>
    </w:p>
    <w:p w14:paraId="3851BE6C" w14:textId="12AF7AC2" w:rsidR="00135362" w:rsidRPr="00135362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>= 1 x 1</w:t>
      </w:r>
      <w:r w:rsidR="0004075A">
        <w:rPr>
          <w:rFonts w:ascii="Times New Roman" w:hAnsi="Times New Roman"/>
          <w:sz w:val="24"/>
          <w:szCs w:val="24"/>
        </w:rPr>
        <w:t>7</w:t>
      </w:r>
    </w:p>
    <w:p w14:paraId="3302F67F" w14:textId="6AAB865D" w:rsidR="00D43B19" w:rsidRPr="00135362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>= 1</w:t>
      </w:r>
      <w:r w:rsidR="0004075A">
        <w:rPr>
          <w:rFonts w:ascii="Times New Roman" w:hAnsi="Times New Roman"/>
          <w:sz w:val="24"/>
          <w:szCs w:val="24"/>
        </w:rPr>
        <w:t>7</w:t>
      </w:r>
    </w:p>
    <w:p w14:paraId="13B747FF" w14:textId="77777777" w:rsidR="00135362" w:rsidRPr="00D43B19" w:rsidRDefault="00135362" w:rsidP="00D2625C">
      <w:pPr>
        <w:pStyle w:val="ListParagraph"/>
        <w:numPr>
          <w:ilvl w:val="0"/>
          <w:numId w:val="31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R (Rentang)     = Skor maksimal - skor minimal</w:t>
      </w:r>
    </w:p>
    <w:p w14:paraId="7951BDA7" w14:textId="397627CE" w:rsidR="00135362" w:rsidRPr="00135362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 xml:space="preserve">= </w:t>
      </w:r>
      <w:r w:rsidR="0004075A">
        <w:rPr>
          <w:rFonts w:ascii="Times New Roman" w:hAnsi="Times New Roman"/>
          <w:sz w:val="24"/>
          <w:szCs w:val="24"/>
        </w:rPr>
        <w:t>34</w:t>
      </w:r>
      <w:r w:rsidR="00135362" w:rsidRPr="00135362">
        <w:rPr>
          <w:rFonts w:ascii="Times New Roman" w:hAnsi="Times New Roman"/>
          <w:sz w:val="24"/>
          <w:szCs w:val="24"/>
        </w:rPr>
        <w:t xml:space="preserve"> – 1</w:t>
      </w:r>
      <w:r w:rsidR="0004075A">
        <w:rPr>
          <w:rFonts w:ascii="Times New Roman" w:hAnsi="Times New Roman"/>
          <w:sz w:val="24"/>
          <w:szCs w:val="24"/>
        </w:rPr>
        <w:t>7</w:t>
      </w:r>
    </w:p>
    <w:p w14:paraId="4FE59C77" w14:textId="6835FD89" w:rsidR="00D43B19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1</w:t>
      </w:r>
      <w:r w:rsidR="0004075A">
        <w:rPr>
          <w:rFonts w:ascii="Times New Roman" w:hAnsi="Times New Roman"/>
          <w:sz w:val="24"/>
          <w:szCs w:val="24"/>
        </w:rPr>
        <w:t>7</w:t>
      </w:r>
    </w:p>
    <w:p w14:paraId="36B0512E" w14:textId="77777777" w:rsidR="00135362" w:rsidRPr="00D43B19" w:rsidRDefault="00135362" w:rsidP="00D2625C">
      <w:pPr>
        <w:pStyle w:val="ListParagraph"/>
        <w:numPr>
          <w:ilvl w:val="0"/>
          <w:numId w:val="31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I (Interval)       = Rentang skor : kategori</w:t>
      </w:r>
    </w:p>
    <w:p w14:paraId="25272449" w14:textId="5F916968" w:rsidR="00135362" w:rsidRPr="00135362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1</w:t>
      </w:r>
      <w:r w:rsidR="0004075A">
        <w:rPr>
          <w:rFonts w:ascii="Times New Roman" w:hAnsi="Times New Roman"/>
          <w:sz w:val="24"/>
          <w:szCs w:val="24"/>
        </w:rPr>
        <w:t>7</w:t>
      </w:r>
      <w:r w:rsidR="00135362" w:rsidRPr="00135362">
        <w:rPr>
          <w:rFonts w:ascii="Times New Roman" w:hAnsi="Times New Roman"/>
          <w:sz w:val="24"/>
          <w:szCs w:val="24"/>
        </w:rPr>
        <w:t xml:space="preserve"> : 3</w:t>
      </w:r>
    </w:p>
    <w:p w14:paraId="69A7BE70" w14:textId="000F5FA7" w:rsidR="00D43B19" w:rsidRDefault="00D43B19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="00135362" w:rsidRPr="00135362">
        <w:rPr>
          <w:rFonts w:ascii="Times New Roman" w:hAnsi="Times New Roman"/>
          <w:sz w:val="24"/>
          <w:szCs w:val="24"/>
        </w:rPr>
        <w:t xml:space="preserve">= </w:t>
      </w:r>
      <w:r w:rsidR="0004075A">
        <w:rPr>
          <w:rFonts w:ascii="Times New Roman" w:hAnsi="Times New Roman"/>
          <w:sz w:val="24"/>
          <w:szCs w:val="24"/>
        </w:rPr>
        <w:t>5,6 = 6</w:t>
      </w:r>
    </w:p>
    <w:p w14:paraId="6341B82F" w14:textId="77777777" w:rsidR="00D43B19" w:rsidRDefault="00135362" w:rsidP="00D2625C">
      <w:pPr>
        <w:pStyle w:val="ListParagraph"/>
        <w:numPr>
          <w:ilvl w:val="0"/>
          <w:numId w:val="31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Kategori</w:t>
      </w:r>
      <w:r w:rsidRPr="00D43B19">
        <w:rPr>
          <w:rFonts w:ascii="Times New Roman" w:hAnsi="Times New Roman"/>
          <w:sz w:val="24"/>
          <w:szCs w:val="24"/>
        </w:rPr>
        <w:tab/>
        <w:t xml:space="preserve">  = skor maksimal – interval</w:t>
      </w:r>
    </w:p>
    <w:bookmarkEnd w:id="3"/>
    <w:p w14:paraId="6B43D9AF" w14:textId="7C9194F3" w:rsidR="00D70B4E" w:rsidRDefault="00D70B4E" w:rsidP="00D2625C">
      <w:pPr>
        <w:pStyle w:val="ListParagraph"/>
        <w:numPr>
          <w:ilvl w:val="0"/>
          <w:numId w:val="32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Baik</w:t>
      </w:r>
      <w:r w:rsidRPr="00754CAF">
        <w:rPr>
          <w:rFonts w:ascii="Times New Roman" w:hAnsi="Times New Roman"/>
          <w:sz w:val="24"/>
          <w:szCs w:val="24"/>
        </w:rPr>
        <w:tab/>
        <w:t>=</w:t>
      </w:r>
      <w:r w:rsidR="0004075A">
        <w:rPr>
          <w:rFonts w:ascii="Times New Roman" w:hAnsi="Times New Roman"/>
          <w:sz w:val="24"/>
          <w:szCs w:val="24"/>
        </w:rPr>
        <w:t xml:space="preserve"> </w:t>
      </w:r>
      <w:r w:rsidR="0004075A" w:rsidRPr="0004075A">
        <w:rPr>
          <w:rFonts w:ascii="Times New Roman" w:hAnsi="Times New Roman"/>
          <w:sz w:val="24"/>
          <w:szCs w:val="24"/>
        </w:rPr>
        <w:t>2</w:t>
      </w:r>
      <w:r w:rsidR="0004075A">
        <w:rPr>
          <w:rFonts w:ascii="Times New Roman" w:hAnsi="Times New Roman"/>
          <w:sz w:val="24"/>
          <w:szCs w:val="24"/>
        </w:rPr>
        <w:t>9</w:t>
      </w:r>
      <w:r w:rsidR="0004075A" w:rsidRPr="0004075A">
        <w:rPr>
          <w:rFonts w:ascii="Times New Roman" w:hAnsi="Times New Roman"/>
          <w:sz w:val="24"/>
          <w:szCs w:val="24"/>
        </w:rPr>
        <w:t xml:space="preserve"> –</w:t>
      </w:r>
      <w:r w:rsidR="0004075A">
        <w:rPr>
          <w:rFonts w:ascii="Times New Roman" w:hAnsi="Times New Roman"/>
          <w:sz w:val="24"/>
          <w:szCs w:val="24"/>
        </w:rPr>
        <w:t xml:space="preserve"> 34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 w:rsidR="002C35FF">
        <w:rPr>
          <w:rFonts w:ascii="Times New Roman" w:hAnsi="Times New Roman"/>
          <w:sz w:val="24"/>
          <w:szCs w:val="24"/>
        </w:rPr>
        <w:t>8</w:t>
      </w:r>
      <w:r w:rsidR="0004075A">
        <w:rPr>
          <w:rFonts w:ascii="Times New Roman" w:hAnsi="Times New Roman"/>
          <w:sz w:val="24"/>
          <w:szCs w:val="24"/>
        </w:rPr>
        <w:t>5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>
        <w:rPr>
          <w:rFonts w:ascii="Times New Roman" w:hAnsi="Times New Roman"/>
          <w:sz w:val="24"/>
          <w:szCs w:val="24"/>
        </w:rPr>
        <w:t>100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  <w:t>(Bobot 3)</w:t>
      </w:r>
    </w:p>
    <w:p w14:paraId="2502FD05" w14:textId="202272D5" w:rsidR="00D70B4E" w:rsidRDefault="00D70B4E" w:rsidP="00D2625C">
      <w:pPr>
        <w:pStyle w:val="ListParagraph"/>
        <w:numPr>
          <w:ilvl w:val="0"/>
          <w:numId w:val="32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Cukup</w:t>
      </w:r>
      <w:r w:rsidRPr="00754CAF">
        <w:rPr>
          <w:rFonts w:ascii="Times New Roman" w:hAnsi="Times New Roman"/>
          <w:sz w:val="24"/>
          <w:szCs w:val="24"/>
        </w:rPr>
        <w:tab/>
        <w:t xml:space="preserve">= </w:t>
      </w:r>
      <w:bookmarkStart w:id="4" w:name="_Hlk75213017"/>
      <w:r w:rsidR="0004075A">
        <w:rPr>
          <w:rFonts w:ascii="Times New Roman" w:hAnsi="Times New Roman"/>
          <w:sz w:val="24"/>
          <w:szCs w:val="24"/>
        </w:rPr>
        <w:t>23</w:t>
      </w:r>
      <w:r w:rsidRPr="00754CAF">
        <w:rPr>
          <w:rFonts w:ascii="Times New Roman" w:hAnsi="Times New Roman"/>
          <w:sz w:val="24"/>
          <w:szCs w:val="24"/>
        </w:rPr>
        <w:t xml:space="preserve"> –</w:t>
      </w:r>
      <w:bookmarkEnd w:id="4"/>
      <w:r w:rsidRPr="00754CAF">
        <w:rPr>
          <w:rFonts w:ascii="Times New Roman" w:hAnsi="Times New Roman"/>
          <w:sz w:val="24"/>
          <w:szCs w:val="24"/>
        </w:rPr>
        <w:t xml:space="preserve"> </w:t>
      </w:r>
      <w:r w:rsidR="005523FD">
        <w:rPr>
          <w:rFonts w:ascii="Times New Roman" w:hAnsi="Times New Roman"/>
          <w:sz w:val="24"/>
          <w:szCs w:val="24"/>
        </w:rPr>
        <w:t>2</w:t>
      </w:r>
      <w:r w:rsidR="0004075A">
        <w:rPr>
          <w:rFonts w:ascii="Times New Roman" w:hAnsi="Times New Roman"/>
          <w:sz w:val="24"/>
          <w:szCs w:val="24"/>
        </w:rPr>
        <w:t>8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 w:rsidR="005523FD">
        <w:rPr>
          <w:rFonts w:ascii="Times New Roman" w:hAnsi="Times New Roman"/>
          <w:sz w:val="24"/>
          <w:szCs w:val="24"/>
        </w:rPr>
        <w:t>68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 w:rsidR="005523FD">
        <w:rPr>
          <w:rFonts w:ascii="Times New Roman" w:hAnsi="Times New Roman"/>
          <w:sz w:val="24"/>
          <w:szCs w:val="24"/>
        </w:rPr>
        <w:t>82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  <w:t>(Bobot 2)</w:t>
      </w:r>
    </w:p>
    <w:p w14:paraId="7EB178C3" w14:textId="059C7F3A" w:rsidR="00D70B4E" w:rsidRPr="00E35389" w:rsidRDefault="00D70B4E" w:rsidP="00D2625C">
      <w:pPr>
        <w:pStyle w:val="ListParagraph"/>
        <w:numPr>
          <w:ilvl w:val="0"/>
          <w:numId w:val="32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Kurang</w:t>
      </w:r>
      <w:r w:rsidRPr="00754CAF">
        <w:rPr>
          <w:rFonts w:ascii="Times New Roman" w:hAnsi="Times New Roman"/>
          <w:sz w:val="24"/>
          <w:szCs w:val="24"/>
        </w:rPr>
        <w:tab/>
        <w:t xml:space="preserve">= </w:t>
      </w:r>
      <w:r>
        <w:rPr>
          <w:rFonts w:ascii="Times New Roman" w:hAnsi="Times New Roman"/>
          <w:sz w:val="24"/>
          <w:szCs w:val="24"/>
        </w:rPr>
        <w:t>1</w:t>
      </w:r>
      <w:r w:rsidR="0004075A">
        <w:rPr>
          <w:rFonts w:ascii="Times New Roman" w:hAnsi="Times New Roman"/>
          <w:sz w:val="24"/>
          <w:szCs w:val="24"/>
        </w:rPr>
        <w:t>7</w:t>
      </w:r>
      <w:r w:rsidRPr="00754CAF">
        <w:rPr>
          <w:rFonts w:ascii="Times New Roman" w:hAnsi="Times New Roman"/>
          <w:sz w:val="24"/>
          <w:szCs w:val="24"/>
        </w:rPr>
        <w:t xml:space="preserve"> – </w:t>
      </w:r>
      <w:r w:rsidR="0004075A">
        <w:rPr>
          <w:rFonts w:ascii="Times New Roman" w:hAnsi="Times New Roman"/>
          <w:sz w:val="24"/>
          <w:szCs w:val="24"/>
        </w:rPr>
        <w:t>22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sz w:val="24"/>
          <w:szCs w:val="24"/>
        </w:rPr>
        <w:t>0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 w:rsidR="005523FD">
        <w:rPr>
          <w:rFonts w:ascii="Times New Roman" w:hAnsi="Times New Roman"/>
          <w:sz w:val="24"/>
          <w:szCs w:val="24"/>
        </w:rPr>
        <w:t>6</w:t>
      </w:r>
      <w:r w:rsidR="0004075A">
        <w:rPr>
          <w:rFonts w:ascii="Times New Roman" w:hAnsi="Times New Roman"/>
          <w:sz w:val="24"/>
          <w:szCs w:val="24"/>
        </w:rPr>
        <w:t>5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754CAF">
        <w:rPr>
          <w:rFonts w:ascii="Times New Roman" w:hAnsi="Times New Roman"/>
          <w:sz w:val="24"/>
          <w:szCs w:val="24"/>
        </w:rPr>
        <w:t xml:space="preserve">(Bobot 1) </w:t>
      </w:r>
    </w:p>
    <w:p w14:paraId="7972C9C5" w14:textId="77777777" w:rsidR="00754CAF" w:rsidRDefault="00135362" w:rsidP="00D2625C">
      <w:pPr>
        <w:pStyle w:val="ListParagraph"/>
        <w:numPr>
          <w:ilvl w:val="0"/>
          <w:numId w:val="29"/>
        </w:numPr>
        <w:spacing w:after="0" w:line="360" w:lineRule="auto"/>
        <w:ind w:left="1701" w:hanging="283"/>
        <w:jc w:val="both"/>
        <w:rPr>
          <w:rFonts w:ascii="Times New Roman" w:hAnsi="Times New Roman"/>
          <w:b/>
          <w:bCs/>
          <w:sz w:val="24"/>
          <w:szCs w:val="24"/>
        </w:rPr>
      </w:pPr>
      <w:r w:rsidRPr="00754CAF">
        <w:rPr>
          <w:rFonts w:ascii="Times New Roman" w:hAnsi="Times New Roman"/>
          <w:b/>
          <w:bCs/>
          <w:sz w:val="24"/>
          <w:szCs w:val="24"/>
        </w:rPr>
        <w:t>Perhitungan Tindakan</w:t>
      </w:r>
    </w:p>
    <w:p w14:paraId="43B3915D" w14:textId="1C48838F" w:rsidR="00754CAF" w:rsidRPr="00754CAF" w:rsidRDefault="0004075A" w:rsidP="00D2625C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lakukan</w:t>
      </w:r>
      <w:r w:rsidR="00754CAF" w:rsidRPr="00754CAF">
        <w:rPr>
          <w:rFonts w:ascii="Times New Roman" w:hAnsi="Times New Roman"/>
          <w:sz w:val="24"/>
          <w:szCs w:val="24"/>
        </w:rPr>
        <w:tab/>
      </w:r>
      <w:r w:rsidR="00754CAF" w:rsidRPr="00754CAF">
        <w:rPr>
          <w:rFonts w:ascii="Times New Roman" w:hAnsi="Times New Roman"/>
          <w:sz w:val="24"/>
          <w:szCs w:val="24"/>
        </w:rPr>
        <w:tab/>
        <w:t>diberi nilai 2</w:t>
      </w:r>
    </w:p>
    <w:p w14:paraId="5ADC6DEE" w14:textId="35F7A6BA" w:rsidR="00754CAF" w:rsidRPr="00754CAF" w:rsidRDefault="00CA0EE0" w:rsidP="00D2625C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ida</w:t>
      </w:r>
      <w:r w:rsidR="0004075A">
        <w:rPr>
          <w:rFonts w:ascii="Times New Roman" w:hAnsi="Times New Roman"/>
          <w:sz w:val="24"/>
          <w:szCs w:val="24"/>
        </w:rPr>
        <w:t>k Melakukan</w:t>
      </w:r>
      <w:r w:rsidR="00754CAF" w:rsidRPr="00754CAF">
        <w:rPr>
          <w:rFonts w:ascii="Times New Roman" w:hAnsi="Times New Roman"/>
          <w:sz w:val="24"/>
          <w:szCs w:val="24"/>
        </w:rPr>
        <w:tab/>
        <w:t>diberi nilai 1</w:t>
      </w:r>
    </w:p>
    <w:p w14:paraId="557238CC" w14:textId="77777777" w:rsidR="00754CAF" w:rsidRPr="00754CAF" w:rsidRDefault="00754CAF" w:rsidP="00D2625C">
      <w:pPr>
        <w:pStyle w:val="ListParagraph"/>
        <w:numPr>
          <w:ilvl w:val="0"/>
          <w:numId w:val="34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Skor maksimal = Nilai maksimal x jumlah pertanyaan</w:t>
      </w:r>
    </w:p>
    <w:p w14:paraId="19F9D52F" w14:textId="77777777" w:rsidR="00754CAF" w:rsidRPr="00135362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2</w:t>
      </w:r>
      <w:r w:rsidRPr="00135362">
        <w:rPr>
          <w:rFonts w:ascii="Times New Roman" w:hAnsi="Times New Roman"/>
          <w:sz w:val="24"/>
          <w:szCs w:val="24"/>
        </w:rPr>
        <w:t xml:space="preserve"> x 1</w:t>
      </w:r>
      <w:r w:rsidR="002C35FF">
        <w:rPr>
          <w:rFonts w:ascii="Times New Roman" w:hAnsi="Times New Roman"/>
          <w:sz w:val="24"/>
          <w:szCs w:val="24"/>
        </w:rPr>
        <w:t>4</w:t>
      </w:r>
    </w:p>
    <w:p w14:paraId="20743535" w14:textId="77777777" w:rsidR="00754CAF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28</w:t>
      </w:r>
    </w:p>
    <w:p w14:paraId="2529F085" w14:textId="77777777" w:rsidR="00754CAF" w:rsidRPr="00D43B19" w:rsidRDefault="00754CAF" w:rsidP="00D2625C">
      <w:pPr>
        <w:pStyle w:val="ListParagraph"/>
        <w:numPr>
          <w:ilvl w:val="0"/>
          <w:numId w:val="34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Skor minimal   = Nilai minimal x jumlah pertanyaan</w:t>
      </w:r>
    </w:p>
    <w:p w14:paraId="54FCF5FB" w14:textId="77777777" w:rsidR="00754CAF" w:rsidRPr="00135362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>= 1 x 1</w:t>
      </w:r>
      <w:r w:rsidR="002C35FF">
        <w:rPr>
          <w:rFonts w:ascii="Times New Roman" w:hAnsi="Times New Roman"/>
          <w:sz w:val="24"/>
          <w:szCs w:val="24"/>
        </w:rPr>
        <w:t>4</w:t>
      </w:r>
    </w:p>
    <w:p w14:paraId="07758BF5" w14:textId="77777777" w:rsidR="00754CAF" w:rsidRPr="00135362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>= 1</w:t>
      </w:r>
      <w:r w:rsidR="002C35FF">
        <w:rPr>
          <w:rFonts w:ascii="Times New Roman" w:hAnsi="Times New Roman"/>
          <w:sz w:val="24"/>
          <w:szCs w:val="24"/>
        </w:rPr>
        <w:t>4</w:t>
      </w:r>
    </w:p>
    <w:p w14:paraId="4386ED73" w14:textId="77777777" w:rsidR="00754CAF" w:rsidRPr="00D43B19" w:rsidRDefault="00754CAF" w:rsidP="00D2625C">
      <w:pPr>
        <w:pStyle w:val="ListParagraph"/>
        <w:numPr>
          <w:ilvl w:val="0"/>
          <w:numId w:val="34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R (Rentang)     = Skor maksimal - skor minimal</w:t>
      </w:r>
    </w:p>
    <w:p w14:paraId="2A503E81" w14:textId="77777777" w:rsidR="00754CAF" w:rsidRPr="00135362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28</w:t>
      </w:r>
      <w:r w:rsidRPr="00135362">
        <w:rPr>
          <w:rFonts w:ascii="Times New Roman" w:hAnsi="Times New Roman"/>
          <w:sz w:val="24"/>
          <w:szCs w:val="24"/>
        </w:rPr>
        <w:t xml:space="preserve"> – 1</w:t>
      </w:r>
      <w:r w:rsidR="002C35FF">
        <w:rPr>
          <w:rFonts w:ascii="Times New Roman" w:hAnsi="Times New Roman"/>
          <w:sz w:val="24"/>
          <w:szCs w:val="24"/>
        </w:rPr>
        <w:t>4</w:t>
      </w:r>
    </w:p>
    <w:p w14:paraId="637A99A7" w14:textId="77777777" w:rsidR="00754CAF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14</w:t>
      </w:r>
    </w:p>
    <w:p w14:paraId="71657DBF" w14:textId="77777777" w:rsidR="00754CAF" w:rsidRPr="00D43B19" w:rsidRDefault="00754CAF" w:rsidP="00D2625C">
      <w:pPr>
        <w:pStyle w:val="ListParagraph"/>
        <w:numPr>
          <w:ilvl w:val="0"/>
          <w:numId w:val="34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D43B19">
        <w:rPr>
          <w:rFonts w:ascii="Times New Roman" w:hAnsi="Times New Roman"/>
          <w:sz w:val="24"/>
          <w:szCs w:val="24"/>
        </w:rPr>
        <w:t>I (Interval)       = Rentang skor : kategori</w:t>
      </w:r>
    </w:p>
    <w:p w14:paraId="5D95FFAC" w14:textId="77777777" w:rsidR="00754CAF" w:rsidRPr="00135362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14</w:t>
      </w:r>
      <w:r w:rsidRPr="00135362">
        <w:rPr>
          <w:rFonts w:ascii="Times New Roman" w:hAnsi="Times New Roman"/>
          <w:sz w:val="24"/>
          <w:szCs w:val="24"/>
        </w:rPr>
        <w:t xml:space="preserve"> : 3</w:t>
      </w:r>
    </w:p>
    <w:p w14:paraId="5E7E49EA" w14:textId="77777777" w:rsidR="00754CAF" w:rsidRDefault="00754CAF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135362">
        <w:rPr>
          <w:rFonts w:ascii="Times New Roman" w:hAnsi="Times New Roman"/>
          <w:sz w:val="24"/>
          <w:szCs w:val="24"/>
        </w:rPr>
        <w:t xml:space="preserve">= </w:t>
      </w:r>
      <w:r w:rsidR="005523FD">
        <w:rPr>
          <w:rFonts w:ascii="Times New Roman" w:hAnsi="Times New Roman"/>
          <w:sz w:val="24"/>
          <w:szCs w:val="24"/>
        </w:rPr>
        <w:t>4,6</w:t>
      </w:r>
      <w:r w:rsidR="007A7785">
        <w:rPr>
          <w:rFonts w:ascii="Times New Roman" w:hAnsi="Times New Roman"/>
          <w:sz w:val="24"/>
          <w:szCs w:val="24"/>
        </w:rPr>
        <w:t xml:space="preserve"> = </w:t>
      </w:r>
      <w:r w:rsidR="005523FD">
        <w:rPr>
          <w:rFonts w:ascii="Times New Roman" w:hAnsi="Times New Roman"/>
          <w:sz w:val="24"/>
          <w:szCs w:val="24"/>
        </w:rPr>
        <w:t>5</w:t>
      </w:r>
    </w:p>
    <w:p w14:paraId="2DE68D72" w14:textId="77777777" w:rsidR="00754CAF" w:rsidRDefault="00754CAF" w:rsidP="00D2625C">
      <w:pPr>
        <w:pStyle w:val="ListParagraph"/>
        <w:numPr>
          <w:ilvl w:val="0"/>
          <w:numId w:val="34"/>
        </w:numPr>
        <w:spacing w:after="0" w:line="360" w:lineRule="auto"/>
        <w:ind w:left="2268" w:hanging="283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Kategori</w:t>
      </w:r>
      <w:r w:rsidRPr="00754CAF">
        <w:rPr>
          <w:rFonts w:ascii="Times New Roman" w:hAnsi="Times New Roman"/>
          <w:sz w:val="24"/>
          <w:szCs w:val="24"/>
        </w:rPr>
        <w:tab/>
        <w:t xml:space="preserve">  = skor maksimal – interval</w:t>
      </w:r>
    </w:p>
    <w:p w14:paraId="00CD166D" w14:textId="77777777" w:rsidR="00754CAF" w:rsidRDefault="00754CAF" w:rsidP="00D2625C">
      <w:pPr>
        <w:pStyle w:val="ListParagraph"/>
        <w:numPr>
          <w:ilvl w:val="0"/>
          <w:numId w:val="35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bookmarkStart w:id="5" w:name="_Hlk61602785"/>
      <w:r w:rsidRPr="00754CAF">
        <w:rPr>
          <w:rFonts w:ascii="Times New Roman" w:hAnsi="Times New Roman"/>
          <w:sz w:val="24"/>
          <w:szCs w:val="24"/>
        </w:rPr>
        <w:t>Baik</w:t>
      </w:r>
      <w:r w:rsidRPr="00754CAF">
        <w:rPr>
          <w:rFonts w:ascii="Times New Roman" w:hAnsi="Times New Roman"/>
          <w:sz w:val="24"/>
          <w:szCs w:val="24"/>
        </w:rPr>
        <w:tab/>
        <w:t>=</w:t>
      </w:r>
      <w:r w:rsidR="005523FD">
        <w:rPr>
          <w:rFonts w:ascii="Times New Roman" w:hAnsi="Times New Roman"/>
          <w:sz w:val="24"/>
          <w:szCs w:val="24"/>
        </w:rPr>
        <w:t>2</w:t>
      </w:r>
      <w:r w:rsidR="002C35FF">
        <w:rPr>
          <w:rFonts w:ascii="Times New Roman" w:hAnsi="Times New Roman"/>
          <w:sz w:val="24"/>
          <w:szCs w:val="24"/>
        </w:rPr>
        <w:t>4</w:t>
      </w:r>
      <w:r w:rsidR="00D70B4E">
        <w:rPr>
          <w:rFonts w:ascii="Times New Roman" w:hAnsi="Times New Roman"/>
          <w:sz w:val="24"/>
          <w:szCs w:val="24"/>
        </w:rPr>
        <w:t xml:space="preserve"> -</w:t>
      </w:r>
      <w:r w:rsidR="005523FD">
        <w:rPr>
          <w:rFonts w:ascii="Times New Roman" w:hAnsi="Times New Roman"/>
          <w:sz w:val="24"/>
          <w:szCs w:val="24"/>
        </w:rPr>
        <w:t>28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 w:rsidR="002C35FF">
        <w:rPr>
          <w:rFonts w:ascii="Times New Roman" w:hAnsi="Times New Roman"/>
          <w:sz w:val="24"/>
          <w:szCs w:val="24"/>
        </w:rPr>
        <w:t>8</w:t>
      </w:r>
      <w:r w:rsidR="005523FD">
        <w:rPr>
          <w:rFonts w:ascii="Times New Roman" w:hAnsi="Times New Roman"/>
          <w:sz w:val="24"/>
          <w:szCs w:val="24"/>
        </w:rPr>
        <w:t>6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>
        <w:rPr>
          <w:rFonts w:ascii="Times New Roman" w:hAnsi="Times New Roman"/>
          <w:sz w:val="24"/>
          <w:szCs w:val="24"/>
        </w:rPr>
        <w:t>100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  <w:t>(Bobot 3)</w:t>
      </w:r>
    </w:p>
    <w:p w14:paraId="56E1F610" w14:textId="77777777" w:rsidR="00754CAF" w:rsidRDefault="00754CAF" w:rsidP="00D2625C">
      <w:pPr>
        <w:pStyle w:val="ListParagraph"/>
        <w:numPr>
          <w:ilvl w:val="0"/>
          <w:numId w:val="35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Cukup</w:t>
      </w:r>
      <w:r w:rsidRPr="00754CAF">
        <w:rPr>
          <w:rFonts w:ascii="Times New Roman" w:hAnsi="Times New Roman"/>
          <w:sz w:val="24"/>
          <w:szCs w:val="24"/>
        </w:rPr>
        <w:tab/>
        <w:t xml:space="preserve">= </w:t>
      </w:r>
      <w:r w:rsidR="005523FD">
        <w:rPr>
          <w:rFonts w:ascii="Times New Roman" w:hAnsi="Times New Roman"/>
          <w:sz w:val="24"/>
          <w:szCs w:val="24"/>
        </w:rPr>
        <w:t>19</w:t>
      </w:r>
      <w:r w:rsidRPr="00754CAF">
        <w:rPr>
          <w:rFonts w:ascii="Times New Roman" w:hAnsi="Times New Roman"/>
          <w:sz w:val="24"/>
          <w:szCs w:val="24"/>
        </w:rPr>
        <w:t xml:space="preserve"> – </w:t>
      </w:r>
      <w:r w:rsidR="005523FD">
        <w:rPr>
          <w:rFonts w:ascii="Times New Roman" w:hAnsi="Times New Roman"/>
          <w:sz w:val="24"/>
          <w:szCs w:val="24"/>
        </w:rPr>
        <w:t>23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 w:rsidR="005523FD">
        <w:rPr>
          <w:rFonts w:ascii="Times New Roman" w:hAnsi="Times New Roman"/>
          <w:sz w:val="24"/>
          <w:szCs w:val="24"/>
        </w:rPr>
        <w:t>68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 w:rsidR="005523FD">
        <w:rPr>
          <w:rFonts w:ascii="Times New Roman" w:hAnsi="Times New Roman"/>
          <w:sz w:val="24"/>
          <w:szCs w:val="24"/>
        </w:rPr>
        <w:t>82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  <w:t>(Bobot 2)</w:t>
      </w:r>
    </w:p>
    <w:p w14:paraId="4397834B" w14:textId="33C87650" w:rsidR="002D27CE" w:rsidRPr="00217E65" w:rsidRDefault="00754CAF" w:rsidP="00EC4C3B">
      <w:pPr>
        <w:pStyle w:val="ListParagraph"/>
        <w:numPr>
          <w:ilvl w:val="0"/>
          <w:numId w:val="35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sz w:val="24"/>
          <w:szCs w:val="24"/>
        </w:rPr>
        <w:t>Kurang</w:t>
      </w:r>
      <w:r w:rsidRPr="00754CAF">
        <w:rPr>
          <w:rFonts w:ascii="Times New Roman" w:hAnsi="Times New Roman"/>
          <w:sz w:val="24"/>
          <w:szCs w:val="24"/>
        </w:rPr>
        <w:tab/>
        <w:t xml:space="preserve">= </w:t>
      </w:r>
      <w:r w:rsidR="00D70B4E">
        <w:rPr>
          <w:rFonts w:ascii="Times New Roman" w:hAnsi="Times New Roman"/>
          <w:sz w:val="24"/>
          <w:szCs w:val="24"/>
        </w:rPr>
        <w:t>1</w:t>
      </w:r>
      <w:r w:rsidR="002C35FF">
        <w:rPr>
          <w:rFonts w:ascii="Times New Roman" w:hAnsi="Times New Roman"/>
          <w:sz w:val="24"/>
          <w:szCs w:val="24"/>
        </w:rPr>
        <w:t>4</w:t>
      </w:r>
      <w:r w:rsidRPr="00754CAF">
        <w:rPr>
          <w:rFonts w:ascii="Times New Roman" w:hAnsi="Times New Roman"/>
          <w:sz w:val="24"/>
          <w:szCs w:val="24"/>
        </w:rPr>
        <w:t xml:space="preserve"> – </w:t>
      </w:r>
      <w:r w:rsidR="005523FD">
        <w:rPr>
          <w:rFonts w:ascii="Times New Roman" w:hAnsi="Times New Roman"/>
          <w:sz w:val="24"/>
          <w:szCs w:val="24"/>
        </w:rPr>
        <w:t>18</w:t>
      </w:r>
      <w:r w:rsidRPr="00754CAF">
        <w:rPr>
          <w:rFonts w:ascii="Times New Roman" w:hAnsi="Times New Roman"/>
          <w:sz w:val="24"/>
          <w:szCs w:val="24"/>
        </w:rPr>
        <w:t xml:space="preserve"> (</w:t>
      </w:r>
      <w:r w:rsidR="00D70B4E">
        <w:rPr>
          <w:rFonts w:ascii="Times New Roman" w:hAnsi="Times New Roman"/>
          <w:sz w:val="24"/>
          <w:szCs w:val="24"/>
        </w:rPr>
        <w:t>0</w:t>
      </w:r>
      <w:r w:rsidRPr="00754CAF">
        <w:rPr>
          <w:rFonts w:ascii="Times New Roman" w:hAnsi="Times New Roman"/>
          <w:sz w:val="24"/>
          <w:szCs w:val="24"/>
        </w:rPr>
        <w:t xml:space="preserve">% - </w:t>
      </w:r>
      <w:r w:rsidR="005523FD">
        <w:rPr>
          <w:rFonts w:ascii="Times New Roman" w:hAnsi="Times New Roman"/>
          <w:sz w:val="24"/>
          <w:szCs w:val="24"/>
        </w:rPr>
        <w:t>64</w:t>
      </w:r>
      <w:r w:rsidRPr="00754CAF">
        <w:rPr>
          <w:rFonts w:ascii="Times New Roman" w:hAnsi="Times New Roman"/>
          <w:sz w:val="24"/>
          <w:szCs w:val="24"/>
        </w:rPr>
        <w:t>%)</w:t>
      </w:r>
      <w:r w:rsidRPr="00754CAF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754CAF">
        <w:rPr>
          <w:rFonts w:ascii="Times New Roman" w:hAnsi="Times New Roman"/>
          <w:sz w:val="24"/>
          <w:szCs w:val="24"/>
        </w:rPr>
        <w:t xml:space="preserve">(Bobot 1) </w:t>
      </w:r>
      <w:bookmarkEnd w:id="5"/>
    </w:p>
    <w:p w14:paraId="4A424813" w14:textId="72E6197D" w:rsidR="00C837AF" w:rsidRPr="00754CAF" w:rsidRDefault="00620D92" w:rsidP="00D2625C">
      <w:pPr>
        <w:pStyle w:val="ListParagraph"/>
        <w:numPr>
          <w:ilvl w:val="0"/>
          <w:numId w:val="35"/>
        </w:numPr>
        <w:spacing w:after="0" w:line="360" w:lineRule="auto"/>
        <w:ind w:left="1418" w:hanging="284"/>
        <w:jc w:val="both"/>
        <w:rPr>
          <w:rFonts w:ascii="Times New Roman" w:hAnsi="Times New Roman"/>
          <w:sz w:val="24"/>
          <w:szCs w:val="24"/>
        </w:rPr>
      </w:pPr>
      <w:r w:rsidRPr="00754CAF">
        <w:rPr>
          <w:rFonts w:ascii="Times New Roman" w:hAnsi="Times New Roman"/>
          <w:i/>
          <w:iCs/>
          <w:sz w:val="24"/>
          <w:szCs w:val="24"/>
        </w:rPr>
        <w:t>Tabulating</w:t>
      </w:r>
    </w:p>
    <w:p w14:paraId="6BD3E527" w14:textId="6091A4C2" w:rsidR="00AC3122" w:rsidRDefault="00620D92" w:rsidP="001D68D2">
      <w:pPr>
        <w:spacing w:after="0" w:line="360" w:lineRule="auto"/>
        <w:ind w:left="1440"/>
        <w:jc w:val="both"/>
        <w:rPr>
          <w:rFonts w:ascii="Times New Roman" w:hAnsi="Times New Roman"/>
          <w:sz w:val="24"/>
          <w:szCs w:val="24"/>
        </w:rPr>
      </w:pPr>
      <w:r w:rsidRPr="00C837AF">
        <w:rPr>
          <w:rFonts w:ascii="Times New Roman" w:hAnsi="Times New Roman"/>
          <w:sz w:val="24"/>
          <w:szCs w:val="24"/>
        </w:rPr>
        <w:t xml:space="preserve">Teknik pengolahan data di analisis adalah dengan </w:t>
      </w:r>
      <w:r w:rsidR="002A6254">
        <w:rPr>
          <w:rFonts w:ascii="Times New Roman" w:hAnsi="Times New Roman"/>
          <w:sz w:val="24"/>
          <w:szCs w:val="24"/>
        </w:rPr>
        <w:t xml:space="preserve">data hasil penelitian yang </w:t>
      </w:r>
      <w:r w:rsidRPr="00C837AF">
        <w:rPr>
          <w:rFonts w:ascii="Times New Roman" w:hAnsi="Times New Roman"/>
          <w:sz w:val="24"/>
          <w:szCs w:val="24"/>
        </w:rPr>
        <w:t>telah terkumpul.</w:t>
      </w:r>
      <w:r w:rsidR="002A6254">
        <w:rPr>
          <w:rFonts w:ascii="Times New Roman" w:hAnsi="Times New Roman"/>
          <w:sz w:val="24"/>
          <w:szCs w:val="24"/>
        </w:rPr>
        <w:t xml:space="preserve"> </w:t>
      </w:r>
      <w:r w:rsidRPr="00C837AF">
        <w:rPr>
          <w:rFonts w:ascii="Times New Roman" w:hAnsi="Times New Roman"/>
          <w:sz w:val="24"/>
          <w:szCs w:val="24"/>
        </w:rPr>
        <w:t>Data disajikan dalam bentuk tabel  presentasi dan dianalisis sesuai dengan variabel yang telah ditentukan.</w:t>
      </w:r>
    </w:p>
    <w:p w14:paraId="3B0B0AB8" w14:textId="77777777" w:rsidR="005E6319" w:rsidRDefault="00C837AF" w:rsidP="00D2625C">
      <w:pPr>
        <w:pStyle w:val="ListParagraph"/>
        <w:numPr>
          <w:ilvl w:val="3"/>
          <w:numId w:val="25"/>
        </w:num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nalisi</w:t>
      </w:r>
      <w:r w:rsidR="007C0A90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Data</w:t>
      </w:r>
    </w:p>
    <w:p w14:paraId="71415D5D" w14:textId="0E944172" w:rsidR="005E6319" w:rsidRPr="002D27CE" w:rsidRDefault="00C837AF" w:rsidP="002D27CE">
      <w:pPr>
        <w:pStyle w:val="ListParagraph"/>
        <w:spacing w:after="0" w:line="360" w:lineRule="auto"/>
        <w:ind w:left="644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Dalam penelitian ini dilakukan analisis data-data yang diperoleh secara analitik. Data yang terkumpul tersebut dianalisa menggunakan analisa data dengan bantuan spss uji </w:t>
      </w:r>
      <w:r w:rsidR="00975EDE" w:rsidRPr="005E6319">
        <w:rPr>
          <w:rFonts w:ascii="Times New Roman" w:hAnsi="Times New Roman"/>
          <w:sz w:val="24"/>
          <w:szCs w:val="24"/>
        </w:rPr>
        <w:t>chi-square</w:t>
      </w:r>
      <w:r w:rsidRPr="005E6319">
        <w:rPr>
          <w:rFonts w:ascii="Times New Roman" w:hAnsi="Times New Roman"/>
          <w:sz w:val="24"/>
          <w:szCs w:val="24"/>
        </w:rPr>
        <w:t>.</w:t>
      </w:r>
      <w:r w:rsidR="00975EDE" w:rsidRPr="005E6319">
        <w:rPr>
          <w:rFonts w:ascii="Times New Roman" w:hAnsi="Times New Roman"/>
          <w:sz w:val="24"/>
          <w:szCs w:val="24"/>
        </w:rPr>
        <w:t xml:space="preserve"> Tingkat kepercayaan (α) yang ditetapkan adalah 95% dan presisi mutlak 0,05 :</w:t>
      </w:r>
    </w:p>
    <w:p w14:paraId="73A7AFFE" w14:textId="77777777" w:rsidR="005E6319" w:rsidRDefault="00975EDE" w:rsidP="00D2625C">
      <w:pPr>
        <w:pStyle w:val="ListParagraph"/>
        <w:numPr>
          <w:ilvl w:val="4"/>
          <w:numId w:val="26"/>
        </w:numPr>
        <w:spacing w:after="0" w:line="360" w:lineRule="auto"/>
        <w:ind w:left="993" w:hanging="284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Analisis Univariat</w:t>
      </w:r>
    </w:p>
    <w:p w14:paraId="0317A32E" w14:textId="71E27D80" w:rsidR="005E6319" w:rsidRDefault="00975EDE" w:rsidP="005E6319">
      <w:pPr>
        <w:pStyle w:val="ListParagraph"/>
        <w:spacing w:after="0" w:line="360" w:lineRule="auto"/>
        <w:ind w:left="993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 xml:space="preserve">Analisa univariat dimaksud </w:t>
      </w:r>
      <w:r w:rsidR="00984D55">
        <w:rPr>
          <w:rFonts w:ascii="Times New Roman" w:hAnsi="Times New Roman"/>
          <w:sz w:val="24"/>
          <w:szCs w:val="24"/>
        </w:rPr>
        <w:t>untuk mengetahui frekuensi dari setiap variabel.</w:t>
      </w:r>
    </w:p>
    <w:p w14:paraId="3CDBD196" w14:textId="77777777" w:rsidR="005E6319" w:rsidRDefault="00975EDE" w:rsidP="00D2625C">
      <w:pPr>
        <w:pStyle w:val="ListParagraph"/>
        <w:numPr>
          <w:ilvl w:val="4"/>
          <w:numId w:val="26"/>
        </w:numPr>
        <w:spacing w:after="0" w:line="360" w:lineRule="auto"/>
        <w:ind w:left="993" w:hanging="284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Analisis Bivariat</w:t>
      </w:r>
    </w:p>
    <w:p w14:paraId="580431F9" w14:textId="227A6C7C" w:rsidR="00975EDE" w:rsidRPr="005E6319" w:rsidRDefault="00975EDE" w:rsidP="005E6319">
      <w:pPr>
        <w:pStyle w:val="ListParagraph"/>
        <w:spacing w:after="0" w:line="360" w:lineRule="auto"/>
        <w:ind w:left="993"/>
        <w:jc w:val="both"/>
        <w:rPr>
          <w:rFonts w:ascii="Times New Roman" w:hAnsi="Times New Roman"/>
          <w:sz w:val="24"/>
          <w:szCs w:val="24"/>
        </w:rPr>
      </w:pPr>
      <w:r w:rsidRPr="005E6319">
        <w:rPr>
          <w:rFonts w:ascii="Times New Roman" w:hAnsi="Times New Roman"/>
          <w:sz w:val="24"/>
          <w:szCs w:val="24"/>
        </w:rPr>
        <w:t>Variabel independen dan variabel dependen menggunakan uji statistik chi-square (x</w:t>
      </w:r>
      <w:r w:rsidRPr="005E6319">
        <w:rPr>
          <w:rFonts w:ascii="Times New Roman" w:hAnsi="Times New Roman"/>
          <w:sz w:val="24"/>
          <w:szCs w:val="24"/>
          <w:vertAlign w:val="superscript"/>
        </w:rPr>
        <w:t>2</w:t>
      </w:r>
      <w:r w:rsidRPr="005E6319">
        <w:rPr>
          <w:rFonts w:ascii="Times New Roman" w:hAnsi="Times New Roman"/>
          <w:sz w:val="24"/>
          <w:szCs w:val="24"/>
        </w:rPr>
        <w:t xml:space="preserve">) dengan derajat kepercayaan 95% (α= 0,05). Hubungan dikatakan bermakna apabila p&lt;0,05 dan melihat nilai Odds Ratio (OR) untuk </w:t>
      </w:r>
      <w:r w:rsidR="00B30C1B" w:rsidRPr="005E6319">
        <w:rPr>
          <w:rFonts w:ascii="Times New Roman" w:hAnsi="Times New Roman"/>
          <w:sz w:val="24"/>
          <w:szCs w:val="24"/>
        </w:rPr>
        <w:t>menghitung kekuatan hubungan</w:t>
      </w:r>
      <w:r w:rsidRPr="005E6319">
        <w:rPr>
          <w:rFonts w:ascii="Times New Roman" w:hAnsi="Times New Roman"/>
          <w:sz w:val="24"/>
          <w:szCs w:val="24"/>
        </w:rPr>
        <w:t xml:space="preserve">. </w:t>
      </w:r>
      <w:r w:rsidR="00984D55">
        <w:rPr>
          <w:rFonts w:ascii="Times New Roman" w:hAnsi="Times New Roman"/>
          <w:sz w:val="24"/>
          <w:szCs w:val="24"/>
        </w:rPr>
        <w:t>Data diambil dari wawancara dan pemantauan langsung dilokasi penelitian.</w:t>
      </w:r>
    </w:p>
    <w:sectPr w:rsidR="00975EDE" w:rsidRPr="005E6319" w:rsidSect="00DF3D9C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83C54EE" w14:textId="77777777" w:rsidR="00B72FDC" w:rsidRDefault="00B72FDC" w:rsidP="00C93A89">
      <w:pPr>
        <w:spacing w:after="0" w:line="240" w:lineRule="auto"/>
      </w:pPr>
      <w:r>
        <w:separator/>
      </w:r>
    </w:p>
  </w:endnote>
  <w:endnote w:type="continuationSeparator" w:id="0">
    <w:p w14:paraId="2DC0777D" w14:textId="77777777" w:rsidR="00B72FDC" w:rsidRDefault="00B72FDC" w:rsidP="00C93A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7963599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F86DAB" w14:textId="77777777" w:rsidR="00C93A89" w:rsidRDefault="00705511">
        <w:pPr>
          <w:pStyle w:val="Footer"/>
          <w:jc w:val="right"/>
        </w:pPr>
        <w:r>
          <w:fldChar w:fldCharType="begin"/>
        </w:r>
        <w:r w:rsidR="00C93A89">
          <w:instrText xml:space="preserve"> PAGE   \* MERGEFORMAT </w:instrText>
        </w:r>
        <w:r>
          <w:fldChar w:fldCharType="separate"/>
        </w:r>
        <w:r w:rsidR="004D47ED">
          <w:rPr>
            <w:noProof/>
          </w:rPr>
          <w:t>61</w:t>
        </w:r>
        <w:r>
          <w:rPr>
            <w:noProof/>
          </w:rPr>
          <w:fldChar w:fldCharType="end"/>
        </w:r>
      </w:p>
    </w:sdtContent>
  </w:sdt>
  <w:p w14:paraId="4B943248" w14:textId="77777777" w:rsidR="00C93A89" w:rsidRDefault="00C93A8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9FA961" w14:textId="77777777" w:rsidR="00B72FDC" w:rsidRDefault="00B72FDC" w:rsidP="00C93A89">
      <w:pPr>
        <w:spacing w:after="0" w:line="240" w:lineRule="auto"/>
      </w:pPr>
      <w:r>
        <w:separator/>
      </w:r>
    </w:p>
  </w:footnote>
  <w:footnote w:type="continuationSeparator" w:id="0">
    <w:p w14:paraId="23578129" w14:textId="77777777" w:rsidR="00B72FDC" w:rsidRDefault="00B72FDC" w:rsidP="00C93A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666E08"/>
    <w:multiLevelType w:val="hybridMultilevel"/>
    <w:tmpl w:val="6DFA7ACA"/>
    <w:lvl w:ilvl="0" w:tplc="64E04BAC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 w15:restartNumberingAfterBreak="0">
    <w:nsid w:val="02E82861"/>
    <w:multiLevelType w:val="hybridMultilevel"/>
    <w:tmpl w:val="9AE8661C"/>
    <w:lvl w:ilvl="0" w:tplc="5EAC5212">
      <w:start w:val="1"/>
      <w:numFmt w:val="lowerLetter"/>
      <w:lvlText w:val="%1)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3202F9"/>
    <w:multiLevelType w:val="hybridMultilevel"/>
    <w:tmpl w:val="128E30F6"/>
    <w:lvl w:ilvl="0" w:tplc="A9081D7A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09687E5B"/>
    <w:multiLevelType w:val="hybridMultilevel"/>
    <w:tmpl w:val="8F2C00C6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0F124F3B"/>
    <w:multiLevelType w:val="hybridMultilevel"/>
    <w:tmpl w:val="0D967B84"/>
    <w:lvl w:ilvl="0" w:tplc="992CC91E">
      <w:start w:val="2"/>
      <w:numFmt w:val="bullet"/>
      <w:lvlText w:val="-"/>
      <w:lvlJc w:val="left"/>
      <w:pPr>
        <w:ind w:left="1080" w:hanging="360"/>
      </w:pPr>
      <w:rPr>
        <w:rFonts w:ascii="Times New Roman" w:eastAsia="Calibr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10B5295E"/>
    <w:multiLevelType w:val="hybridMultilevel"/>
    <w:tmpl w:val="881E68BC"/>
    <w:lvl w:ilvl="0" w:tplc="0421000F">
      <w:start w:val="1"/>
      <w:numFmt w:val="decimal"/>
      <w:lvlText w:val="%1."/>
      <w:lvlJc w:val="left"/>
      <w:pPr>
        <w:ind w:left="2847" w:hanging="360"/>
      </w:pPr>
    </w:lvl>
    <w:lvl w:ilvl="1" w:tplc="04210019" w:tentative="1">
      <w:start w:val="1"/>
      <w:numFmt w:val="lowerLetter"/>
      <w:lvlText w:val="%2."/>
      <w:lvlJc w:val="left"/>
      <w:pPr>
        <w:ind w:left="3567" w:hanging="360"/>
      </w:pPr>
    </w:lvl>
    <w:lvl w:ilvl="2" w:tplc="0421001B" w:tentative="1">
      <w:start w:val="1"/>
      <w:numFmt w:val="lowerRoman"/>
      <w:lvlText w:val="%3."/>
      <w:lvlJc w:val="right"/>
      <w:pPr>
        <w:ind w:left="4287" w:hanging="180"/>
      </w:pPr>
    </w:lvl>
    <w:lvl w:ilvl="3" w:tplc="0421000F" w:tentative="1">
      <w:start w:val="1"/>
      <w:numFmt w:val="decimal"/>
      <w:lvlText w:val="%4."/>
      <w:lvlJc w:val="left"/>
      <w:pPr>
        <w:ind w:left="5007" w:hanging="360"/>
      </w:pPr>
    </w:lvl>
    <w:lvl w:ilvl="4" w:tplc="04210019" w:tentative="1">
      <w:start w:val="1"/>
      <w:numFmt w:val="lowerLetter"/>
      <w:lvlText w:val="%5."/>
      <w:lvlJc w:val="left"/>
      <w:pPr>
        <w:ind w:left="5727" w:hanging="360"/>
      </w:pPr>
    </w:lvl>
    <w:lvl w:ilvl="5" w:tplc="0421001B" w:tentative="1">
      <w:start w:val="1"/>
      <w:numFmt w:val="lowerRoman"/>
      <w:lvlText w:val="%6."/>
      <w:lvlJc w:val="right"/>
      <w:pPr>
        <w:ind w:left="6447" w:hanging="180"/>
      </w:pPr>
    </w:lvl>
    <w:lvl w:ilvl="6" w:tplc="0421000F" w:tentative="1">
      <w:start w:val="1"/>
      <w:numFmt w:val="decimal"/>
      <w:lvlText w:val="%7."/>
      <w:lvlJc w:val="left"/>
      <w:pPr>
        <w:ind w:left="7167" w:hanging="360"/>
      </w:pPr>
    </w:lvl>
    <w:lvl w:ilvl="7" w:tplc="04210019" w:tentative="1">
      <w:start w:val="1"/>
      <w:numFmt w:val="lowerLetter"/>
      <w:lvlText w:val="%8."/>
      <w:lvlJc w:val="left"/>
      <w:pPr>
        <w:ind w:left="7887" w:hanging="360"/>
      </w:pPr>
    </w:lvl>
    <w:lvl w:ilvl="8" w:tplc="0421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6" w15:restartNumberingAfterBreak="0">
    <w:nsid w:val="117030CB"/>
    <w:multiLevelType w:val="hybridMultilevel"/>
    <w:tmpl w:val="21EEEB5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B14D8F"/>
    <w:multiLevelType w:val="hybridMultilevel"/>
    <w:tmpl w:val="67DCD16E"/>
    <w:lvl w:ilvl="0" w:tplc="F9EEB6B8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3329AD"/>
    <w:multiLevelType w:val="hybridMultilevel"/>
    <w:tmpl w:val="236AF4CC"/>
    <w:lvl w:ilvl="0" w:tplc="20C2F6B6">
      <w:start w:val="1"/>
      <w:numFmt w:val="decimal"/>
      <w:lvlText w:val="%1."/>
      <w:lvlJc w:val="left"/>
      <w:pPr>
        <w:ind w:left="284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9F4668"/>
    <w:multiLevelType w:val="hybridMultilevel"/>
    <w:tmpl w:val="FD0C633A"/>
    <w:lvl w:ilvl="0" w:tplc="B308E808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 w15:restartNumberingAfterBreak="0">
    <w:nsid w:val="19B26979"/>
    <w:multiLevelType w:val="hybridMultilevel"/>
    <w:tmpl w:val="2E40D57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FD31AB3"/>
    <w:multiLevelType w:val="hybridMultilevel"/>
    <w:tmpl w:val="E7D2EA20"/>
    <w:lvl w:ilvl="0" w:tplc="368E4354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A04CED"/>
    <w:multiLevelType w:val="hybridMultilevel"/>
    <w:tmpl w:val="DCF43C1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F1338D"/>
    <w:multiLevelType w:val="hybridMultilevel"/>
    <w:tmpl w:val="0F7A40EE"/>
    <w:lvl w:ilvl="0" w:tplc="E7288CA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70C2077"/>
    <w:multiLevelType w:val="hybridMultilevel"/>
    <w:tmpl w:val="D17E4DE4"/>
    <w:lvl w:ilvl="0" w:tplc="3090586E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5" w15:restartNumberingAfterBreak="0">
    <w:nsid w:val="2C79667F"/>
    <w:multiLevelType w:val="hybridMultilevel"/>
    <w:tmpl w:val="9398CC1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E180555"/>
    <w:multiLevelType w:val="hybridMultilevel"/>
    <w:tmpl w:val="79B6D374"/>
    <w:lvl w:ilvl="0" w:tplc="CF687E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8764C5E"/>
    <w:multiLevelType w:val="hybridMultilevel"/>
    <w:tmpl w:val="21AC3AA6"/>
    <w:lvl w:ilvl="0" w:tplc="65280B6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A57AD9"/>
    <w:multiLevelType w:val="hybridMultilevel"/>
    <w:tmpl w:val="B4DAA5DA"/>
    <w:lvl w:ilvl="0" w:tplc="3FF8619A">
      <w:start w:val="1"/>
      <w:numFmt w:val="decimal"/>
      <w:lvlText w:val="%1)"/>
      <w:lvlJc w:val="left"/>
      <w:pPr>
        <w:ind w:left="136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84" w:hanging="360"/>
      </w:pPr>
    </w:lvl>
    <w:lvl w:ilvl="2" w:tplc="0421001B">
      <w:start w:val="1"/>
      <w:numFmt w:val="lowerRoman"/>
      <w:lvlText w:val="%3."/>
      <w:lvlJc w:val="right"/>
      <w:pPr>
        <w:ind w:left="2804" w:hanging="180"/>
      </w:pPr>
    </w:lvl>
    <w:lvl w:ilvl="3" w:tplc="0421000F">
      <w:start w:val="1"/>
      <w:numFmt w:val="decimal"/>
      <w:lvlText w:val="%4."/>
      <w:lvlJc w:val="left"/>
      <w:pPr>
        <w:ind w:left="3524" w:hanging="360"/>
      </w:pPr>
    </w:lvl>
    <w:lvl w:ilvl="4" w:tplc="04210019">
      <w:start w:val="1"/>
      <w:numFmt w:val="lowerLetter"/>
      <w:lvlText w:val="%5."/>
      <w:lvlJc w:val="left"/>
      <w:pPr>
        <w:ind w:left="4244" w:hanging="360"/>
      </w:pPr>
    </w:lvl>
    <w:lvl w:ilvl="5" w:tplc="0421001B" w:tentative="1">
      <w:start w:val="1"/>
      <w:numFmt w:val="lowerRoman"/>
      <w:lvlText w:val="%6."/>
      <w:lvlJc w:val="right"/>
      <w:pPr>
        <w:ind w:left="4964" w:hanging="180"/>
      </w:pPr>
    </w:lvl>
    <w:lvl w:ilvl="6" w:tplc="0421000F" w:tentative="1">
      <w:start w:val="1"/>
      <w:numFmt w:val="decimal"/>
      <w:lvlText w:val="%7."/>
      <w:lvlJc w:val="left"/>
      <w:pPr>
        <w:ind w:left="5684" w:hanging="360"/>
      </w:pPr>
    </w:lvl>
    <w:lvl w:ilvl="7" w:tplc="04210019" w:tentative="1">
      <w:start w:val="1"/>
      <w:numFmt w:val="lowerLetter"/>
      <w:lvlText w:val="%8."/>
      <w:lvlJc w:val="left"/>
      <w:pPr>
        <w:ind w:left="6404" w:hanging="360"/>
      </w:pPr>
    </w:lvl>
    <w:lvl w:ilvl="8" w:tplc="0421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9" w15:restartNumberingAfterBreak="0">
    <w:nsid w:val="3F143454"/>
    <w:multiLevelType w:val="hybridMultilevel"/>
    <w:tmpl w:val="8A462E2E"/>
    <w:lvl w:ilvl="0" w:tplc="9A567FF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690570"/>
    <w:multiLevelType w:val="hybridMultilevel"/>
    <w:tmpl w:val="5D40F334"/>
    <w:lvl w:ilvl="0" w:tplc="F69A3C9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C050BF"/>
    <w:multiLevelType w:val="hybridMultilevel"/>
    <w:tmpl w:val="DC648392"/>
    <w:lvl w:ilvl="0" w:tplc="F20C7F4A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2" w15:restartNumberingAfterBreak="0">
    <w:nsid w:val="483716CE"/>
    <w:multiLevelType w:val="hybridMultilevel"/>
    <w:tmpl w:val="EF7AE482"/>
    <w:lvl w:ilvl="0" w:tplc="EE2A46C2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>
      <w:start w:val="1"/>
      <w:numFmt w:val="lowerRoman"/>
      <w:lvlText w:val="%3."/>
      <w:lvlJc w:val="right"/>
      <w:pPr>
        <w:ind w:left="2444" w:hanging="180"/>
      </w:pPr>
    </w:lvl>
    <w:lvl w:ilvl="3" w:tplc="0421000F">
      <w:start w:val="1"/>
      <w:numFmt w:val="decimal"/>
      <w:lvlText w:val="%4."/>
      <w:lvlJc w:val="left"/>
      <w:pPr>
        <w:ind w:left="64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3" w15:restartNumberingAfterBreak="0">
    <w:nsid w:val="50384A9C"/>
    <w:multiLevelType w:val="hybridMultilevel"/>
    <w:tmpl w:val="7C30C07C"/>
    <w:lvl w:ilvl="0" w:tplc="4B603592">
      <w:start w:val="1"/>
      <w:numFmt w:val="lowerLetter"/>
      <w:lvlText w:val="%1)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24" w15:restartNumberingAfterBreak="0">
    <w:nsid w:val="517364D5"/>
    <w:multiLevelType w:val="hybridMultilevel"/>
    <w:tmpl w:val="A28C72D8"/>
    <w:lvl w:ilvl="0" w:tplc="2498402E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5" w15:restartNumberingAfterBreak="0">
    <w:nsid w:val="56096840"/>
    <w:multiLevelType w:val="hybridMultilevel"/>
    <w:tmpl w:val="BBAEBB88"/>
    <w:lvl w:ilvl="0" w:tplc="AE626016">
      <w:start w:val="1"/>
      <w:numFmt w:val="lowerLetter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348" w:hanging="360"/>
      </w:pPr>
    </w:lvl>
    <w:lvl w:ilvl="2" w:tplc="0421001B" w:tentative="1">
      <w:start w:val="1"/>
      <w:numFmt w:val="lowerRoman"/>
      <w:lvlText w:val="%3."/>
      <w:lvlJc w:val="right"/>
      <w:pPr>
        <w:ind w:left="4068" w:hanging="180"/>
      </w:pPr>
    </w:lvl>
    <w:lvl w:ilvl="3" w:tplc="0421000F" w:tentative="1">
      <w:start w:val="1"/>
      <w:numFmt w:val="decimal"/>
      <w:lvlText w:val="%4."/>
      <w:lvlJc w:val="left"/>
      <w:pPr>
        <w:ind w:left="4788" w:hanging="360"/>
      </w:pPr>
    </w:lvl>
    <w:lvl w:ilvl="4" w:tplc="04210019" w:tentative="1">
      <w:start w:val="1"/>
      <w:numFmt w:val="lowerLetter"/>
      <w:lvlText w:val="%5."/>
      <w:lvlJc w:val="left"/>
      <w:pPr>
        <w:ind w:left="5508" w:hanging="360"/>
      </w:pPr>
    </w:lvl>
    <w:lvl w:ilvl="5" w:tplc="0421001B" w:tentative="1">
      <w:start w:val="1"/>
      <w:numFmt w:val="lowerRoman"/>
      <w:lvlText w:val="%6."/>
      <w:lvlJc w:val="right"/>
      <w:pPr>
        <w:ind w:left="6228" w:hanging="180"/>
      </w:pPr>
    </w:lvl>
    <w:lvl w:ilvl="6" w:tplc="0421000F" w:tentative="1">
      <w:start w:val="1"/>
      <w:numFmt w:val="decimal"/>
      <w:lvlText w:val="%7."/>
      <w:lvlJc w:val="left"/>
      <w:pPr>
        <w:ind w:left="6948" w:hanging="360"/>
      </w:pPr>
    </w:lvl>
    <w:lvl w:ilvl="7" w:tplc="04210019" w:tentative="1">
      <w:start w:val="1"/>
      <w:numFmt w:val="lowerLetter"/>
      <w:lvlText w:val="%8."/>
      <w:lvlJc w:val="left"/>
      <w:pPr>
        <w:ind w:left="7668" w:hanging="360"/>
      </w:pPr>
    </w:lvl>
    <w:lvl w:ilvl="8" w:tplc="0421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26" w15:restartNumberingAfterBreak="0">
    <w:nsid w:val="563D1753"/>
    <w:multiLevelType w:val="hybridMultilevel"/>
    <w:tmpl w:val="10D64672"/>
    <w:lvl w:ilvl="0" w:tplc="D2709B44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7" w15:restartNumberingAfterBreak="0">
    <w:nsid w:val="57A527F0"/>
    <w:multiLevelType w:val="hybridMultilevel"/>
    <w:tmpl w:val="D226A00A"/>
    <w:lvl w:ilvl="0" w:tplc="09ECDD56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9E33582"/>
    <w:multiLevelType w:val="hybridMultilevel"/>
    <w:tmpl w:val="A128F7F2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5C7C3BF0"/>
    <w:multiLevelType w:val="hybridMultilevel"/>
    <w:tmpl w:val="F1EA260C"/>
    <w:lvl w:ilvl="0" w:tplc="5ACA7ED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CC23D3E"/>
    <w:multiLevelType w:val="hybridMultilevel"/>
    <w:tmpl w:val="21EEEB5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56B0289"/>
    <w:multiLevelType w:val="hybridMultilevel"/>
    <w:tmpl w:val="F9D2944A"/>
    <w:lvl w:ilvl="0" w:tplc="81087B40">
      <w:start w:val="1"/>
      <w:numFmt w:val="lowerLetter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91176A3"/>
    <w:multiLevelType w:val="hybridMultilevel"/>
    <w:tmpl w:val="5F387308"/>
    <w:lvl w:ilvl="0" w:tplc="9A486A94">
      <w:start w:val="1"/>
      <w:numFmt w:val="lowerLetter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AEA570C"/>
    <w:multiLevelType w:val="hybridMultilevel"/>
    <w:tmpl w:val="08D076B2"/>
    <w:lvl w:ilvl="0" w:tplc="D228D07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284724C"/>
    <w:multiLevelType w:val="hybridMultilevel"/>
    <w:tmpl w:val="53741446"/>
    <w:lvl w:ilvl="0" w:tplc="67AE1C1C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D345C2"/>
    <w:multiLevelType w:val="hybridMultilevel"/>
    <w:tmpl w:val="26668DC2"/>
    <w:lvl w:ilvl="0" w:tplc="D70C6EB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6" w15:restartNumberingAfterBreak="0">
    <w:nsid w:val="7B8B6575"/>
    <w:multiLevelType w:val="hybridMultilevel"/>
    <w:tmpl w:val="F3D493C8"/>
    <w:lvl w:ilvl="0" w:tplc="31E689EE">
      <w:start w:val="1"/>
      <w:numFmt w:val="lowerLetter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EA95F22"/>
    <w:multiLevelType w:val="hybridMultilevel"/>
    <w:tmpl w:val="EC88BF1A"/>
    <w:lvl w:ilvl="0" w:tplc="C4A804D0">
      <w:start w:val="1"/>
      <w:numFmt w:val="lowerLetter"/>
      <w:lvlText w:val="%1."/>
      <w:lvlJc w:val="left"/>
      <w:pPr>
        <w:ind w:left="26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29"/>
  </w:num>
  <w:num w:numId="3">
    <w:abstractNumId w:val="7"/>
  </w:num>
  <w:num w:numId="4">
    <w:abstractNumId w:val="17"/>
  </w:num>
  <w:num w:numId="5">
    <w:abstractNumId w:val="13"/>
  </w:num>
  <w:num w:numId="6">
    <w:abstractNumId w:val="4"/>
  </w:num>
  <w:num w:numId="7">
    <w:abstractNumId w:val="28"/>
  </w:num>
  <w:num w:numId="8">
    <w:abstractNumId w:val="5"/>
  </w:num>
  <w:num w:numId="9">
    <w:abstractNumId w:val="23"/>
  </w:num>
  <w:num w:numId="10">
    <w:abstractNumId w:val="20"/>
  </w:num>
  <w:num w:numId="11">
    <w:abstractNumId w:val="25"/>
  </w:num>
  <w:num w:numId="12">
    <w:abstractNumId w:val="10"/>
  </w:num>
  <w:num w:numId="13">
    <w:abstractNumId w:val="15"/>
  </w:num>
  <w:num w:numId="14">
    <w:abstractNumId w:val="30"/>
  </w:num>
  <w:num w:numId="15">
    <w:abstractNumId w:val="6"/>
  </w:num>
  <w:num w:numId="16">
    <w:abstractNumId w:val="31"/>
  </w:num>
  <w:num w:numId="17">
    <w:abstractNumId w:val="2"/>
  </w:num>
  <w:num w:numId="18">
    <w:abstractNumId w:val="21"/>
  </w:num>
  <w:num w:numId="19">
    <w:abstractNumId w:val="9"/>
  </w:num>
  <w:num w:numId="20">
    <w:abstractNumId w:val="3"/>
  </w:num>
  <w:num w:numId="21">
    <w:abstractNumId w:val="0"/>
  </w:num>
  <w:num w:numId="22">
    <w:abstractNumId w:val="26"/>
  </w:num>
  <w:num w:numId="23">
    <w:abstractNumId w:val="14"/>
  </w:num>
  <w:num w:numId="24">
    <w:abstractNumId w:val="24"/>
  </w:num>
  <w:num w:numId="25">
    <w:abstractNumId w:val="22"/>
  </w:num>
  <w:num w:numId="26">
    <w:abstractNumId w:val="18"/>
  </w:num>
  <w:num w:numId="27">
    <w:abstractNumId w:val="34"/>
  </w:num>
  <w:num w:numId="28">
    <w:abstractNumId w:val="32"/>
  </w:num>
  <w:num w:numId="29">
    <w:abstractNumId w:val="27"/>
  </w:num>
  <w:num w:numId="30">
    <w:abstractNumId w:val="11"/>
  </w:num>
  <w:num w:numId="31">
    <w:abstractNumId w:val="8"/>
  </w:num>
  <w:num w:numId="32">
    <w:abstractNumId w:val="37"/>
  </w:num>
  <w:num w:numId="33">
    <w:abstractNumId w:val="1"/>
  </w:num>
  <w:num w:numId="34">
    <w:abstractNumId w:val="19"/>
  </w:num>
  <w:num w:numId="35">
    <w:abstractNumId w:val="36"/>
  </w:num>
  <w:num w:numId="36">
    <w:abstractNumId w:val="16"/>
  </w:num>
  <w:num w:numId="37">
    <w:abstractNumId w:val="33"/>
  </w:num>
  <w:num w:numId="38">
    <w:abstractNumId w:val="35"/>
  </w:num>
  <w:numIdMacAtCleanup w:val="3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EF7A93"/>
    <w:rsid w:val="00003BBD"/>
    <w:rsid w:val="00010638"/>
    <w:rsid w:val="00033E4D"/>
    <w:rsid w:val="000344AB"/>
    <w:rsid w:val="0004075A"/>
    <w:rsid w:val="00042580"/>
    <w:rsid w:val="00051FF0"/>
    <w:rsid w:val="000650A6"/>
    <w:rsid w:val="000819B4"/>
    <w:rsid w:val="000C7638"/>
    <w:rsid w:val="000E2900"/>
    <w:rsid w:val="000E6975"/>
    <w:rsid w:val="000F0E66"/>
    <w:rsid w:val="000F2C7A"/>
    <w:rsid w:val="00102873"/>
    <w:rsid w:val="001222B0"/>
    <w:rsid w:val="00134A65"/>
    <w:rsid w:val="00135362"/>
    <w:rsid w:val="00156A0F"/>
    <w:rsid w:val="00170AAE"/>
    <w:rsid w:val="00181089"/>
    <w:rsid w:val="001D5F3F"/>
    <w:rsid w:val="001D68D2"/>
    <w:rsid w:val="001D74BA"/>
    <w:rsid w:val="001F3FCE"/>
    <w:rsid w:val="002009D1"/>
    <w:rsid w:val="00217E65"/>
    <w:rsid w:val="002239E1"/>
    <w:rsid w:val="002304A2"/>
    <w:rsid w:val="00240233"/>
    <w:rsid w:val="00241E03"/>
    <w:rsid w:val="00261F4E"/>
    <w:rsid w:val="00295256"/>
    <w:rsid w:val="002A6254"/>
    <w:rsid w:val="002C35FF"/>
    <w:rsid w:val="002D27CE"/>
    <w:rsid w:val="002E0CC0"/>
    <w:rsid w:val="002F04C2"/>
    <w:rsid w:val="003233D6"/>
    <w:rsid w:val="003576E4"/>
    <w:rsid w:val="00376489"/>
    <w:rsid w:val="003953D4"/>
    <w:rsid w:val="003C3D41"/>
    <w:rsid w:val="003C57E5"/>
    <w:rsid w:val="003E009F"/>
    <w:rsid w:val="00413EED"/>
    <w:rsid w:val="004164DC"/>
    <w:rsid w:val="00417E34"/>
    <w:rsid w:val="004224A2"/>
    <w:rsid w:val="004318F3"/>
    <w:rsid w:val="00444B85"/>
    <w:rsid w:val="004567D5"/>
    <w:rsid w:val="00467F50"/>
    <w:rsid w:val="00473B06"/>
    <w:rsid w:val="00481267"/>
    <w:rsid w:val="0048724C"/>
    <w:rsid w:val="004B148F"/>
    <w:rsid w:val="004B6AAF"/>
    <w:rsid w:val="004C5C3D"/>
    <w:rsid w:val="004D47ED"/>
    <w:rsid w:val="004E73DB"/>
    <w:rsid w:val="00500818"/>
    <w:rsid w:val="00500842"/>
    <w:rsid w:val="00502445"/>
    <w:rsid w:val="00507EC5"/>
    <w:rsid w:val="005106F8"/>
    <w:rsid w:val="00510EB0"/>
    <w:rsid w:val="0051792E"/>
    <w:rsid w:val="0052782C"/>
    <w:rsid w:val="005405B3"/>
    <w:rsid w:val="005523FD"/>
    <w:rsid w:val="0057697E"/>
    <w:rsid w:val="005862AC"/>
    <w:rsid w:val="00591EBB"/>
    <w:rsid w:val="00595351"/>
    <w:rsid w:val="005B6818"/>
    <w:rsid w:val="005D4AD4"/>
    <w:rsid w:val="005E6319"/>
    <w:rsid w:val="005F4BCE"/>
    <w:rsid w:val="00616888"/>
    <w:rsid w:val="00620D92"/>
    <w:rsid w:val="0062431A"/>
    <w:rsid w:val="00633411"/>
    <w:rsid w:val="006467C0"/>
    <w:rsid w:val="00671FE1"/>
    <w:rsid w:val="006A540E"/>
    <w:rsid w:val="006D2113"/>
    <w:rsid w:val="006F2B74"/>
    <w:rsid w:val="007047A3"/>
    <w:rsid w:val="00705511"/>
    <w:rsid w:val="0072507F"/>
    <w:rsid w:val="00727591"/>
    <w:rsid w:val="00732882"/>
    <w:rsid w:val="00750808"/>
    <w:rsid w:val="00754CAF"/>
    <w:rsid w:val="00763447"/>
    <w:rsid w:val="0077789F"/>
    <w:rsid w:val="00797B06"/>
    <w:rsid w:val="007A40B2"/>
    <w:rsid w:val="007A7785"/>
    <w:rsid w:val="007B2069"/>
    <w:rsid w:val="007C0A90"/>
    <w:rsid w:val="007D50D9"/>
    <w:rsid w:val="007F5C07"/>
    <w:rsid w:val="0081112E"/>
    <w:rsid w:val="00815A2A"/>
    <w:rsid w:val="00836EE6"/>
    <w:rsid w:val="008409E9"/>
    <w:rsid w:val="00846CA0"/>
    <w:rsid w:val="00857B4F"/>
    <w:rsid w:val="00861414"/>
    <w:rsid w:val="00865A34"/>
    <w:rsid w:val="00866E35"/>
    <w:rsid w:val="008B6FD4"/>
    <w:rsid w:val="008B7AA6"/>
    <w:rsid w:val="008D25A3"/>
    <w:rsid w:val="008E0CB3"/>
    <w:rsid w:val="008E2B31"/>
    <w:rsid w:val="00907119"/>
    <w:rsid w:val="009132F7"/>
    <w:rsid w:val="0094415B"/>
    <w:rsid w:val="00945401"/>
    <w:rsid w:val="00964469"/>
    <w:rsid w:val="00965A2C"/>
    <w:rsid w:val="00975EDE"/>
    <w:rsid w:val="00975F12"/>
    <w:rsid w:val="00984D55"/>
    <w:rsid w:val="00994169"/>
    <w:rsid w:val="009A485B"/>
    <w:rsid w:val="009B4455"/>
    <w:rsid w:val="009C507B"/>
    <w:rsid w:val="009D2CC0"/>
    <w:rsid w:val="009D35A8"/>
    <w:rsid w:val="00A00A56"/>
    <w:rsid w:val="00A207E9"/>
    <w:rsid w:val="00A20FCC"/>
    <w:rsid w:val="00A27FBF"/>
    <w:rsid w:val="00A324B4"/>
    <w:rsid w:val="00A32873"/>
    <w:rsid w:val="00A57E30"/>
    <w:rsid w:val="00A65218"/>
    <w:rsid w:val="00AA0B2C"/>
    <w:rsid w:val="00AA5D39"/>
    <w:rsid w:val="00AA5D66"/>
    <w:rsid w:val="00AA7E0D"/>
    <w:rsid w:val="00AC3122"/>
    <w:rsid w:val="00AD38FF"/>
    <w:rsid w:val="00AD7548"/>
    <w:rsid w:val="00AE4B35"/>
    <w:rsid w:val="00AF2866"/>
    <w:rsid w:val="00B02699"/>
    <w:rsid w:val="00B0392F"/>
    <w:rsid w:val="00B30C1B"/>
    <w:rsid w:val="00B47F0F"/>
    <w:rsid w:val="00B63CAB"/>
    <w:rsid w:val="00B64C31"/>
    <w:rsid w:val="00B65368"/>
    <w:rsid w:val="00B67552"/>
    <w:rsid w:val="00B72FDC"/>
    <w:rsid w:val="00B907B4"/>
    <w:rsid w:val="00B909AA"/>
    <w:rsid w:val="00BD2B61"/>
    <w:rsid w:val="00BE361B"/>
    <w:rsid w:val="00BF2E14"/>
    <w:rsid w:val="00BF643E"/>
    <w:rsid w:val="00C040B1"/>
    <w:rsid w:val="00C10A2E"/>
    <w:rsid w:val="00C21B8A"/>
    <w:rsid w:val="00C245F9"/>
    <w:rsid w:val="00C252E1"/>
    <w:rsid w:val="00C640C1"/>
    <w:rsid w:val="00C7188D"/>
    <w:rsid w:val="00C73B64"/>
    <w:rsid w:val="00C837AF"/>
    <w:rsid w:val="00C92B90"/>
    <w:rsid w:val="00C93A89"/>
    <w:rsid w:val="00CA0EE0"/>
    <w:rsid w:val="00CA1390"/>
    <w:rsid w:val="00CA6946"/>
    <w:rsid w:val="00CB4D2A"/>
    <w:rsid w:val="00CF1994"/>
    <w:rsid w:val="00CF3304"/>
    <w:rsid w:val="00CF492B"/>
    <w:rsid w:val="00D114A9"/>
    <w:rsid w:val="00D2625C"/>
    <w:rsid w:val="00D43B19"/>
    <w:rsid w:val="00D616BE"/>
    <w:rsid w:val="00D62162"/>
    <w:rsid w:val="00D70B4E"/>
    <w:rsid w:val="00D92390"/>
    <w:rsid w:val="00D97304"/>
    <w:rsid w:val="00DA25E3"/>
    <w:rsid w:val="00DA6CC8"/>
    <w:rsid w:val="00DB0BF3"/>
    <w:rsid w:val="00DD6B6B"/>
    <w:rsid w:val="00DF0D4B"/>
    <w:rsid w:val="00DF3D9C"/>
    <w:rsid w:val="00E00479"/>
    <w:rsid w:val="00E07C1F"/>
    <w:rsid w:val="00E26C53"/>
    <w:rsid w:val="00E3039F"/>
    <w:rsid w:val="00E35389"/>
    <w:rsid w:val="00E36673"/>
    <w:rsid w:val="00E373B8"/>
    <w:rsid w:val="00E52A3F"/>
    <w:rsid w:val="00E54F76"/>
    <w:rsid w:val="00E972D3"/>
    <w:rsid w:val="00EA4768"/>
    <w:rsid w:val="00EC4C3B"/>
    <w:rsid w:val="00EE556F"/>
    <w:rsid w:val="00EE676D"/>
    <w:rsid w:val="00EE7F74"/>
    <w:rsid w:val="00EF7A93"/>
    <w:rsid w:val="00F06AA8"/>
    <w:rsid w:val="00F236F2"/>
    <w:rsid w:val="00F253B3"/>
    <w:rsid w:val="00F32532"/>
    <w:rsid w:val="00F3644C"/>
    <w:rsid w:val="00F37325"/>
    <w:rsid w:val="00F65D51"/>
    <w:rsid w:val="00F82CB2"/>
    <w:rsid w:val="00FB1A88"/>
    <w:rsid w:val="00FD199C"/>
    <w:rsid w:val="00FE32F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2"/>
    <o:shapelayout v:ext="edit">
      <o:idmap v:ext="edit" data="1"/>
      <o:rules v:ext="edit">
        <o:r id="V:Rule1" type="connector" idref="#Straight Arrow Connector 13"/>
        <o:r id="V:Rule2" type="connector" idref="#Straight Arrow Connector 15"/>
        <o:r id="V:Rule3" type="connector" idref="#Straight Arrow Connector 11"/>
        <o:r id="V:Rule4" type="connector" idref="#Straight Arrow Connector 9"/>
        <o:r id="V:Rule5" type="connector" idref="#Straight Arrow Connector 12"/>
        <o:r id="V:Rule6" type="connector" idref="#AutoShape 3"/>
        <o:r id="V:Rule7" type="connector" idref="#AutoShape 2"/>
        <o:r id="V:Rule8" type="connector" idref="#Straight Arrow Connector 14"/>
      </o:rules>
    </o:shapelayout>
  </w:shapeDefaults>
  <w:decimalSymbol w:val=","/>
  <w:listSeparator w:val=";"/>
  <w14:docId w14:val="3C9B0356"/>
  <w15:docId w15:val="{82D40D5C-CC0A-4B4A-A60C-673D0CE199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id-ID" w:eastAsia="id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54CAF"/>
    <w:pPr>
      <w:spacing w:after="160" w:line="259" w:lineRule="auto"/>
    </w:pPr>
    <w:rPr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132F7"/>
    <w:pPr>
      <w:ind w:left="720"/>
    </w:pPr>
  </w:style>
  <w:style w:type="table" w:styleId="TableGrid">
    <w:name w:val="Table Grid"/>
    <w:basedOn w:val="TableNormal"/>
    <w:uiPriority w:val="39"/>
    <w:rsid w:val="007047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473B0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C93A8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3A89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C93A8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3A89"/>
    <w:rPr>
      <w:sz w:val="22"/>
      <w:szCs w:val="22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7E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7E0D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29912F-7CA9-45F8-ACDC-EDA1C7A07D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68</TotalTime>
  <Pages>13</Pages>
  <Words>1721</Words>
  <Characters>9814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friyani</dc:creator>
  <cp:keywords/>
  <dc:description/>
  <cp:lastModifiedBy>afriyani devi</cp:lastModifiedBy>
  <cp:revision>122</cp:revision>
  <cp:lastPrinted>2021-07-14T07:28:00Z</cp:lastPrinted>
  <dcterms:created xsi:type="dcterms:W3CDTF">2020-12-01T13:48:00Z</dcterms:created>
  <dcterms:modified xsi:type="dcterms:W3CDTF">2021-07-14T0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55cb54-de7e-369a-83f6-e7a0685278e1</vt:lpwstr>
  </property>
  <property fmtid="{D5CDD505-2E9C-101B-9397-08002B2CF9AE}" pid="24" name="Mendeley Citation Style_1">
    <vt:lpwstr>http://www.zotero.org/styles/apa</vt:lpwstr>
  </property>
</Properties>
</file>